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0B06B6" w:rsidR="005F3EF2" w:rsidRDefault="00000000" w14:paraId="669578E1" w14:textId="77777777">
      <w:pPr>
        <w:spacing w:line="276" w:lineRule="auto"/>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PRINCIPAL INVESTIGATOR/PROJECT SUPERVISOR: </w:t>
      </w:r>
    </w:p>
    <w:tbl>
      <w:tblPr>
        <w:tblStyle w:val="a"/>
        <w:tblW w:w="852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518"/>
        <w:gridCol w:w="6004"/>
      </w:tblGrid>
      <w:tr w:rsidRPr="000B06B6" w:rsidR="005F3EF2" w14:paraId="383656E6" w14:textId="77777777">
        <w:tc>
          <w:tcPr>
            <w:tcW w:w="2518" w:type="dxa"/>
          </w:tcPr>
          <w:p w:rsidRPr="000B06B6" w:rsidR="005F3EF2" w:rsidRDefault="00000000" w14:paraId="0F4B30A0" w14:textId="77777777">
            <w:pP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Title and Name</w:t>
            </w:r>
          </w:p>
        </w:tc>
        <w:tc>
          <w:tcPr>
            <w:tcW w:w="6004" w:type="dxa"/>
          </w:tcPr>
          <w:p w:rsidRPr="000B06B6" w:rsidR="005F3EF2" w:rsidRDefault="00000000" w14:paraId="5295184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creening for cardiac amyloidosis in patients with newly identified conduction disease.</w:t>
            </w:r>
          </w:p>
          <w:p w:rsidRPr="000B06B6" w:rsidR="00955FDC" w:rsidRDefault="00955FDC" w14:paraId="23C22C0D" w14:textId="77777777">
            <w:pPr>
              <w:rPr>
                <w:rFonts w:eastAsia="Cambria" w:cs="Cambria" w:asciiTheme="minorHAnsi" w:hAnsiTheme="minorHAnsi"/>
                <w:color w:val="000000"/>
                <w:sz w:val="18"/>
                <w:szCs w:val="18"/>
              </w:rPr>
            </w:pPr>
          </w:p>
          <w:p w:rsidRPr="000B06B6" w:rsidR="005F3EF2" w:rsidRDefault="00955FDC" w14:paraId="3CD157CD" w14:textId="63A5CAFD">
            <w:pPr>
              <w:rPr>
                <w:rFonts w:eastAsia="Cambria" w:cs="Cambria" w:asciiTheme="minorHAnsi" w:hAnsiTheme="minorHAnsi"/>
                <w:sz w:val="18"/>
                <w:szCs w:val="18"/>
              </w:rPr>
            </w:pPr>
            <w:r w:rsidRPr="000B06B6">
              <w:rPr>
                <w:rFonts w:eastAsia="Cambria" w:cs="Cambria" w:asciiTheme="minorHAnsi" w:hAnsiTheme="minorHAnsi"/>
                <w:sz w:val="18"/>
                <w:szCs w:val="18"/>
              </w:rPr>
              <w:t>Dr Jithin Sajeev (Principal Investigator)</w:t>
            </w:r>
          </w:p>
          <w:p w:rsidRPr="000B06B6" w:rsidR="00955FDC" w:rsidRDefault="00955FDC" w14:paraId="60C9EFDE" w14:textId="77777777">
            <w:pPr>
              <w:rPr>
                <w:rFonts w:eastAsia="Cambria" w:cs="Cambria" w:asciiTheme="minorHAnsi" w:hAnsiTheme="minorHAnsi"/>
                <w:color w:val="000000"/>
                <w:sz w:val="18"/>
                <w:szCs w:val="18"/>
              </w:rPr>
            </w:pPr>
          </w:p>
          <w:p w:rsidRPr="000B06B6" w:rsidR="005F3EF2" w:rsidRDefault="00000000" w14:paraId="46221E8D" w14:textId="125A023B">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r Timothy Scully (</w:t>
            </w:r>
            <w:r w:rsidRPr="000B06B6" w:rsidR="00955FDC">
              <w:rPr>
                <w:rFonts w:eastAsia="Cambria" w:cs="Cambria" w:asciiTheme="minorHAnsi" w:hAnsiTheme="minorHAnsi"/>
                <w:sz w:val="18"/>
                <w:szCs w:val="18"/>
              </w:rPr>
              <w:t>Associate Investigator</w:t>
            </w:r>
            <w:r w:rsidRPr="000B06B6">
              <w:rPr>
                <w:rFonts w:eastAsia="Cambria" w:cs="Cambria" w:asciiTheme="minorHAnsi" w:hAnsiTheme="minorHAnsi"/>
                <w:color w:val="000000"/>
                <w:sz w:val="18"/>
                <w:szCs w:val="18"/>
              </w:rPr>
              <w:t>)</w:t>
            </w:r>
          </w:p>
          <w:p w:rsidR="00024980" w:rsidRDefault="00000000" w14:paraId="73C0A067" w14:textId="77777777">
            <w:pPr>
              <w:rPr>
                <w:rFonts w:eastAsia="Cambria" w:cs="Cambria" w:asciiTheme="minorHAnsi" w:hAnsiTheme="minorHAnsi"/>
                <w:sz w:val="18"/>
                <w:szCs w:val="18"/>
              </w:rPr>
            </w:pPr>
            <w:r w:rsidRPr="000B06B6">
              <w:rPr>
                <w:rFonts w:eastAsia="Cambria" w:cs="Cambria" w:asciiTheme="minorHAnsi" w:hAnsiTheme="minorHAnsi"/>
                <w:sz w:val="18"/>
                <w:szCs w:val="18"/>
              </w:rPr>
              <w:t xml:space="preserve">A/Prof Stephen Ting (Associate Investigator) </w:t>
            </w:r>
          </w:p>
          <w:p w:rsidRPr="000B06B6" w:rsidR="005F3EF2" w:rsidRDefault="00024980" w14:paraId="5AB0C151" w14:textId="32DE2CE2">
            <w:pPr>
              <w:rPr>
                <w:rFonts w:eastAsia="Cambria" w:cs="Cambria" w:asciiTheme="minorHAnsi" w:hAnsiTheme="minorHAnsi"/>
                <w:sz w:val="18"/>
                <w:szCs w:val="18"/>
              </w:rPr>
            </w:pPr>
            <w:r>
              <w:rPr>
                <w:rFonts w:eastAsia="Cambria" w:cs="Cambria" w:asciiTheme="minorHAnsi" w:hAnsiTheme="minorHAnsi"/>
                <w:sz w:val="18"/>
                <w:szCs w:val="18"/>
              </w:rPr>
              <w:t>A/Prof Andrew Teh (Associate Investigator)</w:t>
            </w:r>
            <w:r w:rsidRPr="000B06B6">
              <w:rPr>
                <w:rFonts w:eastAsia="Cambria" w:cs="Cambria" w:asciiTheme="minorHAnsi" w:hAnsiTheme="minorHAnsi"/>
                <w:sz w:val="18"/>
                <w:szCs w:val="18"/>
              </w:rPr>
              <w:br/>
            </w:r>
            <w:r w:rsidRPr="000B06B6">
              <w:rPr>
                <w:rFonts w:eastAsia="Cambria" w:cs="Cambria" w:asciiTheme="minorHAnsi" w:hAnsiTheme="minorHAnsi"/>
                <w:sz w:val="18"/>
                <w:szCs w:val="18"/>
              </w:rPr>
              <w:t xml:space="preserve">Dr Jason </w:t>
            </w:r>
            <w:proofErr w:type="spellStart"/>
            <w:r w:rsidRPr="000B06B6">
              <w:rPr>
                <w:rFonts w:eastAsia="Cambria" w:cs="Cambria" w:asciiTheme="minorHAnsi" w:hAnsiTheme="minorHAnsi"/>
                <w:sz w:val="18"/>
                <w:szCs w:val="18"/>
              </w:rPr>
              <w:t>Nogic</w:t>
            </w:r>
            <w:proofErr w:type="spellEnd"/>
            <w:r w:rsidRPr="000B06B6">
              <w:rPr>
                <w:rFonts w:eastAsia="Cambria" w:cs="Cambria" w:asciiTheme="minorHAnsi" w:hAnsiTheme="minorHAnsi"/>
                <w:sz w:val="18"/>
                <w:szCs w:val="18"/>
              </w:rPr>
              <w:t xml:space="preserve"> (Associate Investigator)</w:t>
            </w:r>
          </w:p>
          <w:p w:rsidRPr="000B06B6" w:rsidR="005F3EF2" w:rsidRDefault="00000000" w14:paraId="49F52BA6" w14:textId="77777777">
            <w:pPr>
              <w:rPr>
                <w:rFonts w:eastAsia="Cambria" w:cs="Cambria" w:asciiTheme="minorHAnsi" w:hAnsiTheme="minorHAnsi"/>
                <w:sz w:val="18"/>
                <w:szCs w:val="18"/>
              </w:rPr>
            </w:pPr>
            <w:r w:rsidRPr="000B06B6">
              <w:rPr>
                <w:rFonts w:eastAsia="Cambria" w:cs="Cambria" w:asciiTheme="minorHAnsi" w:hAnsiTheme="minorHAnsi"/>
                <w:sz w:val="18"/>
                <w:szCs w:val="18"/>
              </w:rPr>
              <w:t>Dr Brendan Wisniowski (Associate Investigator)</w:t>
            </w:r>
          </w:p>
          <w:p w:rsidRPr="000B06B6" w:rsidR="005F3EF2" w:rsidRDefault="00000000" w14:paraId="5D98565F" w14:textId="77777777">
            <w:pPr>
              <w:rPr>
                <w:rFonts w:eastAsia="Cambria" w:cs="Cambria" w:asciiTheme="minorHAnsi" w:hAnsiTheme="minorHAnsi"/>
                <w:sz w:val="18"/>
                <w:szCs w:val="18"/>
              </w:rPr>
            </w:pPr>
            <w:r w:rsidRPr="000B06B6">
              <w:rPr>
                <w:rFonts w:eastAsia="Cambria" w:cs="Cambria" w:asciiTheme="minorHAnsi" w:hAnsiTheme="minorHAnsi"/>
                <w:sz w:val="18"/>
                <w:szCs w:val="18"/>
              </w:rPr>
              <w:t>A/Prof James Hare (Associate Investigator)</w:t>
            </w:r>
          </w:p>
        </w:tc>
      </w:tr>
    </w:tbl>
    <w:p w:rsidRPr="000B06B6" w:rsidR="005F3EF2" w:rsidRDefault="005F3EF2" w14:paraId="17B08DF9" w14:textId="77777777">
      <w:pPr>
        <w:spacing w:line="276" w:lineRule="auto"/>
        <w:rPr>
          <w:rFonts w:eastAsia="Cambria" w:cs="Cambria" w:asciiTheme="minorHAnsi" w:hAnsiTheme="minorHAnsi"/>
          <w:b/>
          <w:color w:val="000000"/>
          <w:sz w:val="18"/>
          <w:szCs w:val="18"/>
        </w:rPr>
      </w:pPr>
    </w:p>
    <w:p w:rsidRPr="000B06B6" w:rsidR="005F3EF2" w:rsidRDefault="00000000" w14:paraId="6B4349D1"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ROJECT TITLE:</w:t>
      </w:r>
    </w:p>
    <w:p w:rsidRPr="000B06B6" w:rsidR="005F3EF2" w:rsidRDefault="005F3EF2" w14:paraId="0F73D841"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ind w:left="-142"/>
        <w:rPr>
          <w:rFonts w:eastAsia="Cambria" w:cs="Cambria" w:asciiTheme="minorHAnsi" w:hAnsiTheme="minorHAnsi"/>
          <w:b/>
          <w:i/>
          <w:color w:val="000000"/>
          <w:sz w:val="18"/>
          <w:szCs w:val="18"/>
        </w:rPr>
      </w:pPr>
    </w:p>
    <w:p w:rsidRPr="000B06B6" w:rsidR="005F3EF2" w:rsidRDefault="00000000" w14:paraId="6A3BFCDE"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ind w:left="-142"/>
        <w:rPr>
          <w:rFonts w:eastAsia="Cambria" w:cs="Cambria" w:asciiTheme="minorHAnsi" w:hAnsiTheme="minorHAnsi"/>
          <w:b/>
          <w:i/>
          <w:color w:val="000000"/>
          <w:sz w:val="18"/>
          <w:szCs w:val="18"/>
          <w:highlight w:val="white"/>
        </w:rPr>
      </w:pPr>
      <w:r w:rsidRPr="000B06B6">
        <w:rPr>
          <w:rFonts w:eastAsia="Cambria" w:cs="Cambria" w:asciiTheme="minorHAnsi" w:hAnsiTheme="minorHAnsi"/>
          <w:b/>
          <w:i/>
          <w:color w:val="000000"/>
          <w:sz w:val="18"/>
          <w:szCs w:val="18"/>
          <w:highlight w:val="white"/>
        </w:rPr>
        <w:t xml:space="preserve">Screening for cardiac amyloidosis in patients with </w:t>
      </w:r>
      <w:r w:rsidRPr="000B06B6">
        <w:rPr>
          <w:rFonts w:eastAsia="Cambria" w:cs="Cambria" w:asciiTheme="minorHAnsi" w:hAnsiTheme="minorHAnsi"/>
          <w:b/>
          <w:i/>
          <w:sz w:val="18"/>
          <w:szCs w:val="18"/>
          <w:highlight w:val="white"/>
        </w:rPr>
        <w:t>conduction disease</w:t>
      </w:r>
    </w:p>
    <w:p w:rsidRPr="000B06B6" w:rsidR="005F3EF2" w:rsidRDefault="005F3EF2" w14:paraId="1A60C6E3"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ind w:left="-142"/>
        <w:rPr>
          <w:rFonts w:eastAsia="Cambria" w:cs="Cambria" w:asciiTheme="minorHAnsi" w:hAnsiTheme="minorHAnsi"/>
          <w:b/>
          <w:i/>
          <w:color w:val="000000"/>
          <w:sz w:val="18"/>
          <w:szCs w:val="18"/>
        </w:rPr>
      </w:pPr>
    </w:p>
    <w:p w:rsidRPr="000B06B6" w:rsidR="005F3EF2" w:rsidRDefault="00000000" w14:paraId="0DBABE12" w14:textId="77777777">
      <w:pPr>
        <w:numPr>
          <w:ilvl w:val="0"/>
          <w:numId w:val="12"/>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Background, aims, plans of investigation:</w:t>
      </w:r>
    </w:p>
    <w:p w:rsidRPr="000B06B6" w:rsidR="005F3EF2" w:rsidRDefault="005F3EF2" w14:paraId="501A7694"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3339B8" w:rsidRDefault="00816C44" w14:paraId="2DF78F3F" w14:textId="0980A8CB">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ardiac amyloidosis is a condition where misfolded, aggregated protein, known as amyloid, deposits into the cardiac myocardium and other cardiac structures, leading to fibrosis and a restrictive cardiomyopathy. There are two proteins that are known to cause cardiac amyloidosis. The first is light chains that are produced by plasma cells and is seen in patients with underlying haematological disorders. This form of cardiac amyloidosis is known as AL-amyloidosis. The second form of cardiac amyloidosis is caused by a protein produced by the liver </w:t>
      </w:r>
      <w:r w:rsidRPr="000B06B6" w:rsidR="003339B8">
        <w:rPr>
          <w:rFonts w:eastAsia="Cambria" w:cs="Cambria" w:asciiTheme="minorHAnsi" w:hAnsiTheme="minorHAnsi"/>
          <w:color w:val="000000"/>
          <w:sz w:val="18"/>
          <w:szCs w:val="18"/>
        </w:rPr>
        <w:t>known as transthyretin. This form of cardiac amyloidosis is known as transthyretin cardiac amyloidosis (ATTR-CM). Some patients are born with genetic mutations that lead to the misfolding of the transthyretin protein, this form of ATTR is known as variant transthyretin amyloidosis (ATTRv). In older patients, transthyretin can form amyloid fibrils without an underlying genetic pre-disposition. This form of ATTR is known as senile or wild-type transthyretin amyloidosis (ATTRwt). It is this form of cardiac amyloidosis that is becoming increasingly well recognised with recent breakthroughs in medical therapies now available for ATTR-CM wild type</w:t>
      </w:r>
      <w:r w:rsidR="00193CE1">
        <w:rPr>
          <w:rFonts w:eastAsia="Cambria" w:cs="Cambria" w:asciiTheme="minorHAnsi" w:hAnsiTheme="minorHAnsi"/>
          <w:color w:val="000000"/>
          <w:sz w:val="18"/>
          <w:szCs w:val="18"/>
        </w:rPr>
        <w:t xml:space="preserve"> </w:t>
      </w:r>
      <w:r w:rsidR="00193CE1">
        <w:rPr>
          <w:rFonts w:eastAsia="Cambria" w:cs="Cambria" w:asciiTheme="minorHAnsi" w:hAnsiTheme="minorHAnsi"/>
          <w:color w:val="000000"/>
          <w:sz w:val="18"/>
          <w:szCs w:val="18"/>
        </w:rPr>
        <w:fldChar w:fldCharType="begin">
          <w:fldData xml:space="preserve">PEVuZE5vdGU+PENpdGU+PEF1dGhvcj5JY2hpa2F3YTwvQXV0aG9yPjxZZWFyPjIwMjM8L1llYXI+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JY2hpa2F3YTwvQXV0aG9yPjxZZWFyPjIwMjM8L1llYXI+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2-4)</w:t>
      </w:r>
      <w:r w:rsidR="00193CE1">
        <w:rPr>
          <w:rFonts w:eastAsia="Cambria" w:cs="Cambria" w:asciiTheme="minorHAnsi" w:hAnsiTheme="minorHAnsi"/>
          <w:color w:val="000000"/>
          <w:sz w:val="18"/>
          <w:szCs w:val="18"/>
        </w:rPr>
        <w:fldChar w:fldCharType="end"/>
      </w:r>
      <w:r w:rsidRPr="000B06B6" w:rsidR="003339B8">
        <w:rPr>
          <w:rFonts w:eastAsia="Cambria" w:cs="Cambria" w:asciiTheme="minorHAnsi" w:hAnsiTheme="minorHAnsi"/>
          <w:color w:val="000000"/>
          <w:sz w:val="18"/>
          <w:szCs w:val="18"/>
        </w:rPr>
        <w:t xml:space="preserve">. </w:t>
      </w:r>
    </w:p>
    <w:p w:rsidRPr="000B06B6" w:rsidR="003339B8" w:rsidRDefault="003339B8" w14:paraId="4D10672D"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5F3EF2" w:rsidRDefault="00000000" w14:paraId="1368A445" w14:textId="728C0FDF">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he incidence of </w:t>
      </w:r>
      <w:r w:rsidRPr="000B06B6" w:rsidR="003339B8">
        <w:rPr>
          <w:rFonts w:eastAsia="Cambria" w:cs="Cambria" w:asciiTheme="minorHAnsi" w:hAnsiTheme="minorHAnsi"/>
          <w:color w:val="000000"/>
          <w:sz w:val="18"/>
          <w:szCs w:val="18"/>
        </w:rPr>
        <w:t>ATTR-CM</w:t>
      </w:r>
      <w:r w:rsidRPr="000B06B6">
        <w:rPr>
          <w:rFonts w:eastAsia="Cambria" w:cs="Cambria" w:asciiTheme="minorHAnsi" w:hAnsiTheme="minorHAnsi"/>
          <w:color w:val="000000"/>
          <w:sz w:val="18"/>
          <w:szCs w:val="18"/>
        </w:rPr>
        <w:t xml:space="preserve"> in Australia via histopathology is 12 in 1 000 000 persons per year while the incidence ATTR-CM reported in a Japanese cohort was reported at 1 per 10 000 persons per year</w:t>
      </w:r>
      <w:r w:rsidRPr="000B06B6" w:rsidR="003339B8">
        <w:rPr>
          <w:rFonts w:eastAsia="Cambria" w:cs="Cambria" w:asciiTheme="minorHAnsi" w:hAnsiTheme="minorHAnsi"/>
          <w:color w:val="000000"/>
          <w:sz w:val="18"/>
          <w:szCs w:val="18"/>
        </w:rPr>
        <w:t>. P</w:t>
      </w:r>
      <w:r w:rsidRPr="000B06B6">
        <w:rPr>
          <w:rFonts w:eastAsia="Cambria" w:cs="Cambria" w:asciiTheme="minorHAnsi" w:hAnsiTheme="minorHAnsi"/>
          <w:color w:val="000000"/>
          <w:sz w:val="18"/>
          <w:szCs w:val="18"/>
        </w:rPr>
        <w:t>ost-mortem studies have found closer to 1 in 5 patients have some form of ATTR-CM after the age of 80</w:t>
      </w:r>
      <w:r w:rsidRPr="000B06B6" w:rsidR="000F533E">
        <w:rPr>
          <w:rFonts w:eastAsia="Cambria" w:cs="Cambria" w:asciiTheme="minorHAnsi" w:hAnsiTheme="minorHAnsi"/>
          <w:color w:val="000000"/>
          <w:sz w:val="18"/>
          <w:szCs w:val="18"/>
        </w:rPr>
        <w:fldChar w:fldCharType="begin">
          <w:fldData xml:space="preserve">PEVuZE5vdGU+PENpdGU+PEF1dGhvcj5Nb2hhbW1lZDwvQXV0aG9yPjxZZWFyPjIwMTQ8L1llYXI+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Nb2hhbW1lZDwvQXV0aG9yPjxZZWFyPjIwMTQ8L1llYXI+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Pr="000B06B6" w:rsidR="000F533E">
        <w:rPr>
          <w:rFonts w:eastAsia="Cambria" w:cs="Cambria" w:asciiTheme="minorHAnsi" w:hAnsiTheme="minorHAnsi"/>
          <w:color w:val="000000"/>
          <w:sz w:val="18"/>
          <w:szCs w:val="18"/>
        </w:rPr>
      </w:r>
      <w:r w:rsidRPr="000B06B6" w:rsidR="000F533E">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6)</w:t>
      </w:r>
      <w:r w:rsidRPr="000B06B6" w:rsidR="000F533E">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 These figures suggest that there is a large proportion of ATTR-CM that is unrecognised.</w:t>
      </w:r>
      <w:r w:rsidRPr="000B06B6" w:rsidR="003215B7">
        <w:rPr>
          <w:rFonts w:eastAsia="Cambria" w:cs="Cambria" w:asciiTheme="minorHAnsi" w:hAnsiTheme="minorHAnsi"/>
          <w:color w:val="000000"/>
          <w:sz w:val="18"/>
          <w:szCs w:val="18"/>
        </w:rPr>
        <w:t xml:space="preserve"> </w:t>
      </w:r>
      <w:r w:rsidRPr="000B06B6">
        <w:rPr>
          <w:rFonts w:eastAsia="Cambria" w:cs="Cambria" w:asciiTheme="minorHAnsi" w:hAnsiTheme="minorHAnsi"/>
          <w:color w:val="000000"/>
          <w:sz w:val="18"/>
          <w:szCs w:val="18"/>
        </w:rPr>
        <w:t>Currently, cardiac amyloidosis should be considered in patients with heart failure with preserved ejection fraction (HFpEF), particularly if they have additional features consistent with cardiac amyloid</w:t>
      </w:r>
      <w:r w:rsidRPr="000B06B6" w:rsidR="000F533E">
        <w:rPr>
          <w:rFonts w:eastAsia="Cambria" w:cs="Cambria" w:asciiTheme="minorHAnsi" w:hAnsiTheme="minorHAnsi"/>
          <w:color w:val="000000"/>
          <w:sz w:val="18"/>
          <w:szCs w:val="18"/>
        </w:rPr>
        <w:t xml:space="preserve"> </w:t>
      </w:r>
      <w:r w:rsidRPr="000B06B6" w:rsidR="000F533E">
        <w:rPr>
          <w:rFonts w:eastAsia="Cambria" w:cs="Cambria" w:asciiTheme="minorHAnsi" w:hAnsiTheme="minorHAnsi"/>
          <w:color w:val="000000"/>
          <w:sz w:val="18"/>
          <w:szCs w:val="18"/>
        </w:rPr>
        <w:fldChar w:fldCharType="begin">
          <w:fldData xml:space="preserve">PEVuZE5vdGU+PENpdGU+PEF1dGhvcj5BYm91RXp6ZWRkaW5lPC9BdXRob3I+PFllYXI+MjAyMTwv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BYm91RXp6ZWRkaW5lPC9BdXRob3I+PFllYXI+MjAyMTwv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Pr="000B06B6" w:rsidR="000F533E">
        <w:rPr>
          <w:rFonts w:eastAsia="Cambria" w:cs="Cambria" w:asciiTheme="minorHAnsi" w:hAnsiTheme="minorHAnsi"/>
          <w:color w:val="000000"/>
          <w:sz w:val="18"/>
          <w:szCs w:val="18"/>
        </w:rPr>
      </w:r>
      <w:r w:rsidRPr="000B06B6" w:rsidR="000F533E">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7, 8)</w:t>
      </w:r>
      <w:r w:rsidRPr="000B06B6" w:rsidR="000F533E">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5F3EF2" w14:paraId="3072B8FE" w14:textId="617BCFC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5F3EF2" w:rsidRDefault="00000000" w14:paraId="3C2FBE84" w14:textId="6720FA58">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hese additional features include:</w:t>
      </w:r>
    </w:p>
    <w:p w:rsidRPr="000B06B6" w:rsidR="005F3EF2" w:rsidRDefault="003215B7" w14:paraId="0EACAA6B" w14:textId="0ADDBAD1">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creased</w:t>
      </w:r>
      <w:r w:rsidRPr="000B06B6" w:rsidR="0073415C">
        <w:rPr>
          <w:rFonts w:eastAsia="Cambria" w:cs="Cambria" w:asciiTheme="minorHAnsi" w:hAnsiTheme="minorHAnsi"/>
          <w:color w:val="000000"/>
          <w:sz w:val="18"/>
          <w:szCs w:val="18"/>
        </w:rPr>
        <w:t xml:space="preserve"> left ventricular (</w:t>
      </w:r>
      <w:r w:rsidRPr="000B06B6">
        <w:rPr>
          <w:rFonts w:eastAsia="Cambria" w:cs="Cambria" w:asciiTheme="minorHAnsi" w:hAnsiTheme="minorHAnsi"/>
          <w:color w:val="000000"/>
          <w:sz w:val="18"/>
          <w:szCs w:val="18"/>
        </w:rPr>
        <w:t>LV</w:t>
      </w:r>
      <w:r w:rsidRPr="000B06B6" w:rsidR="0073415C">
        <w:rPr>
          <w:rFonts w:eastAsia="Cambria" w:cs="Cambria" w:asciiTheme="minorHAnsi" w:hAnsiTheme="minorHAnsi"/>
          <w:color w:val="000000"/>
          <w:sz w:val="18"/>
          <w:szCs w:val="18"/>
        </w:rPr>
        <w:t>)</w:t>
      </w:r>
      <w:r w:rsidRPr="000B06B6">
        <w:rPr>
          <w:rFonts w:eastAsia="Cambria" w:cs="Cambria" w:asciiTheme="minorHAnsi" w:hAnsiTheme="minorHAnsi"/>
          <w:color w:val="000000"/>
          <w:sz w:val="18"/>
          <w:szCs w:val="18"/>
        </w:rPr>
        <w:t xml:space="preserve"> wall thickness</w:t>
      </w:r>
      <w:r w:rsidRPr="000B06B6" w:rsidR="005F198A">
        <w:rPr>
          <w:rFonts w:eastAsia="Cambria" w:cs="Cambria" w:asciiTheme="minorHAnsi" w:hAnsiTheme="minorHAnsi"/>
          <w:color w:val="000000"/>
          <w:sz w:val="18"/>
          <w:szCs w:val="18"/>
        </w:rPr>
        <w:t xml:space="preserve"> </w:t>
      </w:r>
      <w:r w:rsidRPr="000B06B6" w:rsidR="005F198A">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Law&lt;/Author&gt;&lt;Year&gt;2022&lt;/Year&gt;&lt;RecNum&gt;80&lt;/RecNum&gt;&lt;DisplayText&gt;(9)&lt;/DisplayText&gt;&lt;record&gt;&lt;rec-number&gt;80&lt;/rec-number&gt;&lt;foreign-keys&gt;&lt;key app="EN" db-id="ssa0xad2o0dpafeffapx9vd05wxvvd99dzvp" timestamp="1706438906"&gt;80&lt;/key&gt;&lt;/foreign-keys&gt;&lt;ref-type name="Journal Article"&gt;17&lt;/ref-type&gt;&lt;contributors&gt;&lt;authors&gt;&lt;author&gt;Law, Steven&lt;/author&gt;&lt;author&gt;Bezard, Melanie&lt;/author&gt;&lt;author&gt;Petrie, Aviva&lt;/author&gt;&lt;author&gt;Chacko, Liza&lt;/author&gt;&lt;author&gt;Cohen, Oliver C&lt;/author&gt;&lt;author&gt;Ravichandran, Sriram&lt;/author&gt;&lt;author&gt;Ogunbiyi, Olabisi&lt;/author&gt;&lt;author&gt;Kharoubi, Mounira&lt;/author&gt;&lt;author&gt;Ganeshananthan, Sashiananthan&lt;/author&gt;&lt;author&gt;Ganeshananthan, Sharmananthan&lt;/author&gt;&lt;author&gt;Gilbertson, Janet A&lt;/author&gt;&lt;author&gt;Rowczenio, Dorota&lt;/author&gt;&lt;author&gt;Wechalekar, Ashutosh&lt;/author&gt;&lt;author&gt;Martinez-Naharro, Ana&lt;/author&gt;&lt;author&gt;Lachmann, Helen J&lt;/author&gt;&lt;author&gt;Whelan, Carol J&lt;/author&gt;&lt;author&gt;Hutt, David F&lt;/author&gt;&lt;author&gt;Hawkins, Philip N&lt;/author&gt;&lt;author&gt;Damy, Thibaud&lt;/author&gt;&lt;author&gt;Fontana, Marianna&lt;/author&gt;&lt;author&gt;Gillmore, Julian D&lt;/author&gt;&lt;/authors&gt;&lt;/contributors&gt;&lt;titles&gt;&lt;title&gt;Characteristics and natural history of early-stage cardiac transthyretin amyloidosis&lt;/title&gt;&lt;secondary-title&gt;European Heart Journal&lt;/secondary-title&gt;&lt;/titles&gt;&lt;periodical&gt;&lt;full-title&gt;European Heart Journal&lt;/full-title&gt;&lt;/periodical&gt;&lt;pages&gt;2622-2632&lt;/pages&gt;&lt;volume&gt;43&lt;/volume&gt;&lt;number&gt;27&lt;/number&gt;&lt;dates&gt;&lt;year&gt;2022&lt;/year&gt;&lt;/dates&gt;&lt;isbn&gt;0195-668X&lt;/isbn&gt;&lt;urls&gt;&lt;related-urls&gt;&lt;url&gt;https://doi.org/10.1093/eurheartj/ehac259&lt;/url&gt;&lt;/related-urls&gt;&lt;/urls&gt;&lt;electronic-resource-num&gt;10.1093/eurheartj/ehac259&lt;/electronic-resource-num&gt;&lt;access-date&gt;1/28/2024&lt;/access-date&gt;&lt;/record&gt;&lt;/Cite&gt;&lt;/EndNote&gt;</w:instrText>
      </w:r>
      <w:r w:rsidRPr="000B06B6" w:rsidR="005F198A">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w:t>
      </w:r>
      <w:r w:rsidRPr="000B06B6" w:rsidR="005F198A">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000000" w14:paraId="111283E5" w14:textId="48DDAD3F">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creased right ventricular thickness</w:t>
      </w:r>
      <w:r w:rsidRPr="000B06B6" w:rsidR="005F198A">
        <w:rPr>
          <w:rFonts w:eastAsia="Cambria" w:cs="Cambria" w:asciiTheme="minorHAnsi" w:hAnsiTheme="minorHAnsi"/>
          <w:color w:val="000000"/>
          <w:sz w:val="18"/>
          <w:szCs w:val="18"/>
        </w:rPr>
        <w:t xml:space="preserve"> </w:t>
      </w:r>
      <w:r w:rsidRPr="000B06B6" w:rsidR="005F198A">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Law&lt;/Author&gt;&lt;Year&gt;2022&lt;/Year&gt;&lt;RecNum&gt;80&lt;/RecNum&gt;&lt;DisplayText&gt;(9)&lt;/DisplayText&gt;&lt;record&gt;&lt;rec-number&gt;80&lt;/rec-number&gt;&lt;foreign-keys&gt;&lt;key app="EN" db-id="ssa0xad2o0dpafeffapx9vd05wxvvd99dzvp" timestamp="1706438906"&gt;80&lt;/key&gt;&lt;/foreign-keys&gt;&lt;ref-type name="Journal Article"&gt;17&lt;/ref-type&gt;&lt;contributors&gt;&lt;authors&gt;&lt;author&gt;Law, Steven&lt;/author&gt;&lt;author&gt;Bezard, Melanie&lt;/author&gt;&lt;author&gt;Petrie, Aviva&lt;/author&gt;&lt;author&gt;Chacko, Liza&lt;/author&gt;&lt;author&gt;Cohen, Oliver C&lt;/author&gt;&lt;author&gt;Ravichandran, Sriram&lt;/author&gt;&lt;author&gt;Ogunbiyi, Olabisi&lt;/author&gt;&lt;author&gt;Kharoubi, Mounira&lt;/author&gt;&lt;author&gt;Ganeshananthan, Sashiananthan&lt;/author&gt;&lt;author&gt;Ganeshananthan, Sharmananthan&lt;/author&gt;&lt;author&gt;Gilbertson, Janet A&lt;/author&gt;&lt;author&gt;Rowczenio, Dorota&lt;/author&gt;&lt;author&gt;Wechalekar, Ashutosh&lt;/author&gt;&lt;author&gt;Martinez-Naharro, Ana&lt;/author&gt;&lt;author&gt;Lachmann, Helen J&lt;/author&gt;&lt;author&gt;Whelan, Carol J&lt;/author&gt;&lt;author&gt;Hutt, David F&lt;/author&gt;&lt;author&gt;Hawkins, Philip N&lt;/author&gt;&lt;author&gt;Damy, Thibaud&lt;/author&gt;&lt;author&gt;Fontana, Marianna&lt;/author&gt;&lt;author&gt;Gillmore, Julian D&lt;/author&gt;&lt;/authors&gt;&lt;/contributors&gt;&lt;titles&gt;&lt;title&gt;Characteristics and natural history of early-stage cardiac transthyretin amyloidosis&lt;/title&gt;&lt;secondary-title&gt;European Heart Journal&lt;/secondary-title&gt;&lt;/titles&gt;&lt;periodical&gt;&lt;full-title&gt;European Heart Journal&lt;/full-title&gt;&lt;/periodical&gt;&lt;pages&gt;2622-2632&lt;/pages&gt;&lt;volume&gt;43&lt;/volume&gt;&lt;number&gt;27&lt;/number&gt;&lt;dates&gt;&lt;year&gt;2022&lt;/year&gt;&lt;/dates&gt;&lt;isbn&gt;0195-668X&lt;/isbn&gt;&lt;urls&gt;&lt;related-urls&gt;&lt;url&gt;https://doi.org/10.1093/eurheartj/ehac259&lt;/url&gt;&lt;/related-urls&gt;&lt;/urls&gt;&lt;electronic-resource-num&gt;10.1093/eurheartj/ehac259&lt;/electronic-resource-num&gt;&lt;access-date&gt;1/28/2024&lt;/access-date&gt;&lt;/record&gt;&lt;/Cite&gt;&lt;/EndNote&gt;</w:instrText>
      </w:r>
      <w:r w:rsidRPr="000B06B6" w:rsidR="005F198A">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w:t>
      </w:r>
      <w:r w:rsidRPr="000B06B6" w:rsidR="005F198A">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000000" w14:paraId="0E5AA470" w14:textId="13442038">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efractory atrial fibrillation</w:t>
      </w:r>
      <w:r w:rsidRPr="000B06B6" w:rsidR="005F198A">
        <w:rPr>
          <w:rFonts w:eastAsia="Cambria" w:cs="Cambria" w:asciiTheme="minorHAnsi" w:hAnsiTheme="minorHAnsi"/>
          <w:color w:val="000000"/>
          <w:sz w:val="18"/>
          <w:szCs w:val="18"/>
        </w:rPr>
        <w:t xml:space="preserve"> </w:t>
      </w:r>
      <w:r w:rsidRPr="000B06B6" w:rsidR="005F198A">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Law&lt;/Author&gt;&lt;Year&gt;2022&lt;/Year&gt;&lt;RecNum&gt;80&lt;/RecNum&gt;&lt;DisplayText&gt;(9)&lt;/DisplayText&gt;&lt;record&gt;&lt;rec-number&gt;80&lt;/rec-number&gt;&lt;foreign-keys&gt;&lt;key app="EN" db-id="ssa0xad2o0dpafeffapx9vd05wxvvd99dzvp" timestamp="1706438906"&gt;80&lt;/key&gt;&lt;/foreign-keys&gt;&lt;ref-type name="Journal Article"&gt;17&lt;/ref-type&gt;&lt;contributors&gt;&lt;authors&gt;&lt;author&gt;Law, Steven&lt;/author&gt;&lt;author&gt;Bezard, Melanie&lt;/author&gt;&lt;author&gt;Petrie, Aviva&lt;/author&gt;&lt;author&gt;Chacko, Liza&lt;/author&gt;&lt;author&gt;Cohen, Oliver C&lt;/author&gt;&lt;author&gt;Ravichandran, Sriram&lt;/author&gt;&lt;author&gt;Ogunbiyi, Olabisi&lt;/author&gt;&lt;author&gt;Kharoubi, Mounira&lt;/author&gt;&lt;author&gt;Ganeshananthan, Sashiananthan&lt;/author&gt;&lt;author&gt;Ganeshananthan, Sharmananthan&lt;/author&gt;&lt;author&gt;Gilbertson, Janet A&lt;/author&gt;&lt;author&gt;Rowczenio, Dorota&lt;/author&gt;&lt;author&gt;Wechalekar, Ashutosh&lt;/author&gt;&lt;author&gt;Martinez-Naharro, Ana&lt;/author&gt;&lt;author&gt;Lachmann, Helen J&lt;/author&gt;&lt;author&gt;Whelan, Carol J&lt;/author&gt;&lt;author&gt;Hutt, David F&lt;/author&gt;&lt;author&gt;Hawkins, Philip N&lt;/author&gt;&lt;author&gt;Damy, Thibaud&lt;/author&gt;&lt;author&gt;Fontana, Marianna&lt;/author&gt;&lt;author&gt;Gillmore, Julian D&lt;/author&gt;&lt;/authors&gt;&lt;/contributors&gt;&lt;titles&gt;&lt;title&gt;Characteristics and natural history of early-stage cardiac transthyretin amyloidosis&lt;/title&gt;&lt;secondary-title&gt;European Heart Journal&lt;/secondary-title&gt;&lt;/titles&gt;&lt;periodical&gt;&lt;full-title&gt;European Heart Journal&lt;/full-title&gt;&lt;/periodical&gt;&lt;pages&gt;2622-2632&lt;/pages&gt;&lt;volume&gt;43&lt;/volume&gt;&lt;number&gt;27&lt;/number&gt;&lt;dates&gt;&lt;year&gt;2022&lt;/year&gt;&lt;/dates&gt;&lt;isbn&gt;0195-668X&lt;/isbn&gt;&lt;urls&gt;&lt;related-urls&gt;&lt;url&gt;https://doi.org/10.1093/eurheartj/ehac259&lt;/url&gt;&lt;/related-urls&gt;&lt;/urls&gt;&lt;electronic-resource-num&gt;10.1093/eurheartj/ehac259&lt;/electronic-resource-num&gt;&lt;access-date&gt;1/28/2024&lt;/access-date&gt;&lt;/record&gt;&lt;/Cite&gt;&lt;/EndNote&gt;</w:instrText>
      </w:r>
      <w:r w:rsidRPr="000B06B6" w:rsidR="005F198A">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w:t>
      </w:r>
      <w:r w:rsidRPr="000B06B6" w:rsidR="005F198A">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000000" w14:paraId="466311A9" w14:textId="5BC13D7E">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omplete heart block or syncope</w:t>
      </w:r>
      <w:r w:rsidRPr="000B06B6" w:rsidR="005F198A">
        <w:rPr>
          <w:rFonts w:eastAsia="Cambria" w:cs="Cambria" w:asciiTheme="minorHAnsi" w:hAnsiTheme="minorHAnsi"/>
          <w:color w:val="000000"/>
          <w:sz w:val="18"/>
          <w:szCs w:val="18"/>
        </w:rPr>
        <w:t xml:space="preserve"> </w:t>
      </w:r>
      <w:r w:rsidRPr="000B06B6" w:rsidR="005F198A">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Law&lt;/Author&gt;&lt;Year&gt;2022&lt;/Year&gt;&lt;RecNum&gt;80&lt;/RecNum&gt;&lt;DisplayText&gt;(9)&lt;/DisplayText&gt;&lt;record&gt;&lt;rec-number&gt;80&lt;/rec-number&gt;&lt;foreign-keys&gt;&lt;key app="EN" db-id="ssa0xad2o0dpafeffapx9vd05wxvvd99dzvp" timestamp="1706438906"&gt;80&lt;/key&gt;&lt;/foreign-keys&gt;&lt;ref-type name="Journal Article"&gt;17&lt;/ref-type&gt;&lt;contributors&gt;&lt;authors&gt;&lt;author&gt;Law, Steven&lt;/author&gt;&lt;author&gt;Bezard, Melanie&lt;/author&gt;&lt;author&gt;Petrie, Aviva&lt;/author&gt;&lt;author&gt;Chacko, Liza&lt;/author&gt;&lt;author&gt;Cohen, Oliver C&lt;/author&gt;&lt;author&gt;Ravichandran, Sriram&lt;/author&gt;&lt;author&gt;Ogunbiyi, Olabisi&lt;/author&gt;&lt;author&gt;Kharoubi, Mounira&lt;/author&gt;&lt;author&gt;Ganeshananthan, Sashiananthan&lt;/author&gt;&lt;author&gt;Ganeshananthan, Sharmananthan&lt;/author&gt;&lt;author&gt;Gilbertson, Janet A&lt;/author&gt;&lt;author&gt;Rowczenio, Dorota&lt;/author&gt;&lt;author&gt;Wechalekar, Ashutosh&lt;/author&gt;&lt;author&gt;Martinez-Naharro, Ana&lt;/author&gt;&lt;author&gt;Lachmann, Helen J&lt;/author&gt;&lt;author&gt;Whelan, Carol J&lt;/author&gt;&lt;author&gt;Hutt, David F&lt;/author&gt;&lt;author&gt;Hawkins, Philip N&lt;/author&gt;&lt;author&gt;Damy, Thibaud&lt;/author&gt;&lt;author&gt;Fontana, Marianna&lt;/author&gt;&lt;author&gt;Gillmore, Julian D&lt;/author&gt;&lt;/authors&gt;&lt;/contributors&gt;&lt;titles&gt;&lt;title&gt;Characteristics and natural history of early-stage cardiac transthyretin amyloidosis&lt;/title&gt;&lt;secondary-title&gt;European Heart Journal&lt;/secondary-title&gt;&lt;/titles&gt;&lt;periodical&gt;&lt;full-title&gt;European Heart Journal&lt;/full-title&gt;&lt;/periodical&gt;&lt;pages&gt;2622-2632&lt;/pages&gt;&lt;volume&gt;43&lt;/volume&gt;&lt;number&gt;27&lt;/number&gt;&lt;dates&gt;&lt;year&gt;2022&lt;/year&gt;&lt;/dates&gt;&lt;isbn&gt;0195-668X&lt;/isbn&gt;&lt;urls&gt;&lt;related-urls&gt;&lt;url&gt;https://doi.org/10.1093/eurheartj/ehac259&lt;/url&gt;&lt;/related-urls&gt;&lt;/urls&gt;&lt;electronic-resource-num&gt;10.1093/eurheartj/ehac259&lt;/electronic-resource-num&gt;&lt;access-date&gt;1/28/2024&lt;/access-date&gt;&lt;/record&gt;&lt;/Cite&gt;&lt;/EndNote&gt;</w:instrText>
      </w:r>
      <w:r w:rsidRPr="000B06B6" w:rsidR="005F198A">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w:t>
      </w:r>
      <w:r w:rsidRPr="000B06B6" w:rsidR="005F198A">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000000" w14:paraId="61A96A57" w14:textId="2514E7CD">
      <w:pPr>
        <w:numPr>
          <w:ilvl w:val="0"/>
          <w:numId w:val="4"/>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 history of bilateral carpal tunnel syndrome or spinal laminectomy</w:t>
      </w:r>
      <w:r w:rsidRPr="000B06B6" w:rsidR="005F198A">
        <w:rPr>
          <w:rFonts w:eastAsia="Cambria" w:cs="Cambria" w:asciiTheme="minorHAnsi" w:hAnsiTheme="minorHAnsi"/>
          <w:color w:val="000000"/>
          <w:sz w:val="18"/>
          <w:szCs w:val="18"/>
        </w:rPr>
        <w:t xml:space="preserve"> </w:t>
      </w:r>
      <w:r w:rsidRPr="000B06B6" w:rsidR="005F198A">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Law&lt;/Author&gt;&lt;Year&gt;2022&lt;/Year&gt;&lt;RecNum&gt;80&lt;/RecNum&gt;&lt;DisplayText&gt;(9)&lt;/DisplayText&gt;&lt;record&gt;&lt;rec-number&gt;80&lt;/rec-number&gt;&lt;foreign-keys&gt;&lt;key app="EN" db-id="ssa0xad2o0dpafeffapx9vd05wxvvd99dzvp" timestamp="1706438906"&gt;80&lt;/key&gt;&lt;/foreign-keys&gt;&lt;ref-type name="Journal Article"&gt;17&lt;/ref-type&gt;&lt;contributors&gt;&lt;authors&gt;&lt;author&gt;Law, Steven&lt;/author&gt;&lt;author&gt;Bezard, Melanie&lt;/author&gt;&lt;author&gt;Petrie, Aviva&lt;/author&gt;&lt;author&gt;Chacko, Liza&lt;/author&gt;&lt;author&gt;Cohen, Oliver C&lt;/author&gt;&lt;author&gt;Ravichandran, Sriram&lt;/author&gt;&lt;author&gt;Ogunbiyi, Olabisi&lt;/author&gt;&lt;author&gt;Kharoubi, Mounira&lt;/author&gt;&lt;author&gt;Ganeshananthan, Sashiananthan&lt;/author&gt;&lt;author&gt;Ganeshananthan, Sharmananthan&lt;/author&gt;&lt;author&gt;Gilbertson, Janet A&lt;/author&gt;&lt;author&gt;Rowczenio, Dorota&lt;/author&gt;&lt;author&gt;Wechalekar, Ashutosh&lt;/author&gt;&lt;author&gt;Martinez-Naharro, Ana&lt;/author&gt;&lt;author&gt;Lachmann, Helen J&lt;/author&gt;&lt;author&gt;Whelan, Carol J&lt;/author&gt;&lt;author&gt;Hutt, David F&lt;/author&gt;&lt;author&gt;Hawkins, Philip N&lt;/author&gt;&lt;author&gt;Damy, Thibaud&lt;/author&gt;&lt;author&gt;Fontana, Marianna&lt;/author&gt;&lt;author&gt;Gillmore, Julian D&lt;/author&gt;&lt;/authors&gt;&lt;/contributors&gt;&lt;titles&gt;&lt;title&gt;Characteristics and natural history of early-stage cardiac transthyretin amyloidosis&lt;/title&gt;&lt;secondary-title&gt;European Heart Journal&lt;/secondary-title&gt;&lt;/titles&gt;&lt;periodical&gt;&lt;full-title&gt;European Heart Journal&lt;/full-title&gt;&lt;/periodical&gt;&lt;pages&gt;2622-2632&lt;/pages&gt;&lt;volume&gt;43&lt;/volume&gt;&lt;number&gt;27&lt;/number&gt;&lt;dates&gt;&lt;year&gt;2022&lt;/year&gt;&lt;/dates&gt;&lt;isbn&gt;0195-668X&lt;/isbn&gt;&lt;urls&gt;&lt;related-urls&gt;&lt;url&gt;https://doi.org/10.1093/eurheartj/ehac259&lt;/url&gt;&lt;/related-urls&gt;&lt;/urls&gt;&lt;electronic-resource-num&gt;10.1093/eurheartj/ehac259&lt;/electronic-resource-num&gt;&lt;access-date&gt;1/28/2024&lt;/access-date&gt;&lt;/record&gt;&lt;/Cite&gt;&lt;/EndNote&gt;</w:instrText>
      </w:r>
      <w:r w:rsidRPr="000B06B6" w:rsidR="005F198A">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w:t>
      </w:r>
      <w:r w:rsidRPr="000B06B6" w:rsidR="005F198A">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5F3EF2" w14:paraId="3B6185AA"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5F3EF2" w:rsidRDefault="00000000" w14:paraId="2751A07A"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owever, the initial investigation that prompts the investigation of cardiac amyloidosis is a transthoracic echocardiogram with increased LV wall thickness.  There are a number of issues with this as the sole approach to the identification of cardiac amyloidosis:</w:t>
      </w:r>
    </w:p>
    <w:p w:rsidRPr="000B06B6" w:rsidR="005F3EF2" w:rsidRDefault="005F3EF2" w14:paraId="01863A5F" w14:textId="77777777">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5F3EF2" w:rsidRDefault="00000000" w14:paraId="1579FE05" w14:textId="1991BEE3">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ot all patients with underlying cardiac amyloidosis have clinical signs of HFpEF that would warrant investigation with echocardiography</w:t>
      </w:r>
      <w:r w:rsidRPr="000B06B6" w:rsidR="000F533E">
        <w:rPr>
          <w:rFonts w:eastAsia="Cambria" w:cs="Cambria" w:asciiTheme="minorHAnsi" w:hAnsiTheme="minorHAnsi"/>
          <w:color w:val="000000"/>
          <w:sz w:val="18"/>
          <w:szCs w:val="18"/>
        </w:rPr>
        <w:t xml:space="preserve"> </w:t>
      </w:r>
      <w:r w:rsidRPr="000B06B6" w:rsidR="000F533E">
        <w:rPr>
          <w:rFonts w:eastAsia="Cambria" w:cs="Cambria" w:asciiTheme="minorHAnsi" w:hAnsiTheme="minorHAnsi"/>
          <w:color w:val="000000"/>
          <w:sz w:val="18"/>
          <w:szCs w:val="18"/>
        </w:rPr>
        <w:fldChar w:fldCharType="begin">
          <w:fldData xml:space="preserve">PEVuZE5vdGU+PENpdGU+PEF1dGhvcj5MYXc8L0F1dGhvcj48WWVhcj4yMDIyPC9ZZWFyPjxSZWNO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MYXc8L0F1dGhvcj48WWVhcj4yMDIyPC9ZZWFyPjxSZWNO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Pr="000B06B6" w:rsidR="000F533E">
        <w:rPr>
          <w:rFonts w:eastAsia="Cambria" w:cs="Cambria" w:asciiTheme="minorHAnsi" w:hAnsiTheme="minorHAnsi"/>
          <w:color w:val="000000"/>
          <w:sz w:val="18"/>
          <w:szCs w:val="18"/>
        </w:rPr>
      </w:r>
      <w:r w:rsidRPr="000B06B6" w:rsidR="000F533E">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 10)</w:t>
      </w:r>
      <w:r w:rsidRPr="000B06B6" w:rsidR="000F533E">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w:t>
      </w:r>
    </w:p>
    <w:p w:rsidRPr="000B06B6" w:rsidR="005F3EF2" w:rsidRDefault="00000000" w14:paraId="0412BF71" w14:textId="3681D04C">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s many as 1/3 of patients with cardiac amyloid have normal LV wall thickness</w:t>
      </w:r>
      <w:r w:rsidRPr="000B06B6" w:rsidR="00371DB6">
        <w:rPr>
          <w:rFonts w:eastAsia="Cambria" w:cs="Cambria" w:asciiTheme="minorHAnsi" w:hAnsiTheme="minorHAnsi"/>
          <w:color w:val="000000"/>
          <w:sz w:val="18"/>
          <w:szCs w:val="18"/>
        </w:rPr>
        <w:t xml:space="preserve"> </w:t>
      </w:r>
      <w:r w:rsidRPr="000B06B6" w:rsidR="00371DB6">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Devesa&lt;/Author&gt;&lt;Year&gt;2021&lt;/Year&gt;&lt;RecNum&gt;79&lt;/RecNum&gt;&lt;DisplayText&gt;(8)&lt;/DisplayText&gt;&lt;record&gt;&lt;rec-number&gt;79&lt;/rec-number&gt;&lt;foreign-keys&gt;&lt;key app="EN" db-id="ssa0xad2o0dpafeffapx9vd05wxvvd99dzvp" timestamp="1706438754"&gt;79&lt;/key&gt;&lt;/foreign-keys&gt;&lt;ref-type name="Journal Article"&gt;17&lt;/ref-type&gt;&lt;contributors&gt;&lt;authors&gt;&lt;author&gt;Devesa, Ana&lt;/author&gt;&lt;author&gt;Camblor Blasco, Andrea&lt;/author&gt;&lt;author&gt;Pello Lázaro, Ana María&lt;/author&gt;&lt;author&gt;Askari, Elham&lt;/author&gt;&lt;author&gt;Lapeña, Gregoria&lt;/author&gt;&lt;author&gt;Gómez Talavera, Sandra&lt;/author&gt;&lt;author&gt;Taibo Urquía, Mikel&lt;/author&gt;&lt;author&gt;Rodríguez Olleros, Celia&lt;/author&gt;&lt;author&gt;Tuñón, José&lt;/author&gt;&lt;author&gt;Ibáñez, Borja&lt;/author&gt;&lt;author&gt;Aceña, Álvaro&lt;/author&gt;&lt;/authors&gt;&lt;/contributors&gt;&lt;titles&gt;&lt;title&gt;Prevalence of transthyretin amyloidosis in patients with heart failure and no left ventricular hypertrophy&lt;/title&gt;&lt;secondary-title&gt;ESC Heart Failure&lt;/secondary-title&gt;&lt;/titles&gt;&lt;periodical&gt;&lt;full-title&gt;ESC Heart Failure&lt;/full-title&gt;&lt;/periodical&gt;&lt;pages&gt;2856-2865&lt;/pages&gt;&lt;volume&gt;8&lt;/volume&gt;&lt;number&gt;4&lt;/number&gt;&lt;dates&gt;&lt;year&gt;2021&lt;/year&gt;&lt;/dates&gt;&lt;isbn&gt;2055-5822&lt;/isbn&gt;&lt;urls&gt;&lt;related-urls&gt;&lt;url&gt;https://onlinelibrary.wiley.com/doi/abs/10.1002/ehf2.13360&lt;/url&gt;&lt;/related-urls&gt;&lt;/urls&gt;&lt;electronic-resource-num&gt;https://doi.org/10.1002/ehf2.13360&lt;/electronic-resource-num&gt;&lt;/record&gt;&lt;/Cite&gt;&lt;/EndNote&gt;</w:instrText>
      </w:r>
      <w:r w:rsidRPr="000B06B6" w:rsidR="00371DB6">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8)</w:t>
      </w:r>
      <w:r w:rsidRPr="000B06B6" w:rsidR="00371DB6">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 xml:space="preserve">. </w:t>
      </w:r>
    </w:p>
    <w:p w:rsidRPr="000B06B6" w:rsidR="005F3EF2" w:rsidRDefault="003215B7" w14:paraId="5E4704D0" w14:textId="422475E8">
      <w:pPr>
        <w:numPr>
          <w:ilvl w:val="0"/>
          <w:numId w:val="6"/>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he development of overt heart failure with increased LV thickness is a relatively late sign of cardiac amyloid. Given the availability now of proven disease modifying therapies, earlier identification of patients with potential cardiac amyloidosis may lead to disease detection earlier in the disease progress and better clinical outcomes</w:t>
      </w:r>
      <w:r w:rsidRPr="000B06B6" w:rsidR="00371DB6">
        <w:rPr>
          <w:rFonts w:eastAsia="Cambria" w:cs="Cambria" w:asciiTheme="minorHAnsi" w:hAnsiTheme="minorHAnsi"/>
          <w:color w:val="000000"/>
          <w:sz w:val="18"/>
          <w:szCs w:val="18"/>
        </w:rPr>
        <w:t xml:space="preserve"> </w:t>
      </w:r>
      <w:r w:rsidRPr="000B06B6" w:rsidR="00371DB6">
        <w:rPr>
          <w:rFonts w:eastAsia="Cambria" w:cs="Cambria" w:asciiTheme="minorHAnsi" w:hAnsiTheme="minorHAnsi"/>
          <w:color w:val="000000"/>
          <w:sz w:val="18"/>
          <w:szCs w:val="18"/>
        </w:rPr>
        <w:fldChar w:fldCharType="begin">
          <w:fldData xml:space="preserve">PEVuZE5vdGU+PENpdGU+PEF1dGhvcj5MYXc8L0F1dGhvcj48WWVhcj4yMDIyPC9ZZWFyPjxSZWNO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MYXc8L0F1dGhvcj48WWVhcj4yMDIyPC9ZZWFyPjxSZWNO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Pr="000B06B6" w:rsidR="00371DB6">
        <w:rPr>
          <w:rFonts w:eastAsia="Cambria" w:cs="Cambria" w:asciiTheme="minorHAnsi" w:hAnsiTheme="minorHAnsi"/>
          <w:color w:val="000000"/>
          <w:sz w:val="18"/>
          <w:szCs w:val="18"/>
        </w:rPr>
      </w:r>
      <w:r w:rsidRPr="000B06B6" w:rsidR="00371DB6">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9-11)</w:t>
      </w:r>
      <w:r w:rsidRPr="000B06B6" w:rsidR="00371DB6">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 xml:space="preserve">. </w:t>
      </w:r>
      <w:r w:rsidRPr="000B06B6">
        <w:rPr>
          <w:rFonts w:asciiTheme="minorHAnsi" w:hAnsiTheme="minorHAnsi"/>
          <w:noProof/>
          <w:sz w:val="18"/>
          <w:szCs w:val="18"/>
        </w:rPr>
        <mc:AlternateContent>
          <mc:Choice Requires="wps">
            <w:drawing>
              <wp:anchor distT="0" distB="0" distL="114300" distR="114300" simplePos="0" relativeHeight="251659264" behindDoc="0" locked="0" layoutInCell="1" hidden="0" allowOverlap="1" wp14:anchorId="6AA6E60B" wp14:editId="1FD435B3">
                <wp:simplePos x="0" y="0"/>
                <wp:positionH relativeFrom="column">
                  <wp:posOffset>3238500</wp:posOffset>
                </wp:positionH>
                <wp:positionV relativeFrom="paragraph">
                  <wp:posOffset>241300</wp:posOffset>
                </wp:positionV>
                <wp:extent cx="3485515" cy="12700"/>
                <wp:effectExtent l="0" t="0" r="0" b="0"/>
                <wp:wrapSquare wrapText="bothSides" distT="0" distB="0" distL="114300" distR="114300"/>
                <wp:docPr id="1" name="Rectangle 1"/>
                <wp:cNvGraphicFramePr/>
                <a:graphic xmlns:a="http://schemas.openxmlformats.org/drawingml/2006/main">
                  <a:graphicData uri="http://schemas.microsoft.com/office/word/2010/wordprocessingShape">
                    <wps:wsp>
                      <wps:cNvSpPr/>
                      <wps:spPr>
                        <a:xfrm>
                          <a:off x="3603243" y="3779683"/>
                          <a:ext cx="3485515" cy="635"/>
                        </a:xfrm>
                        <a:prstGeom prst="rect">
                          <a:avLst/>
                        </a:prstGeom>
                        <a:solidFill>
                          <a:srgbClr val="FFFFFF"/>
                        </a:solidFill>
                        <a:ln>
                          <a:noFill/>
                        </a:ln>
                      </wps:spPr>
                      <wps:txbx>
                        <w:txbxContent>
                          <w:p w:rsidR="005F3EF2" w:rsidRDefault="00000000" w14:paraId="7F2A4717" w14:textId="77777777">
                            <w:pPr>
                              <w:spacing w:after="200"/>
                              <w:textDirection w:val="btLr"/>
                            </w:pPr>
                            <w:proofErr w:type="gramStart"/>
                            <w:r>
                              <w:rPr>
                                <w:rFonts w:ascii="Arial" w:hAnsi="Arial" w:eastAsia="Arial" w:cs="Arial"/>
                                <w:i/>
                                <w:color w:val="1F497D"/>
                                <w:sz w:val="18"/>
                              </w:rPr>
                              <w:t>Figure  SEQ</w:t>
                            </w:r>
                            <w:proofErr w:type="gramEnd"/>
                            <w:r>
                              <w:rPr>
                                <w:rFonts w:ascii="Arial" w:hAnsi="Arial" w:eastAsia="Arial" w:cs="Arial"/>
                                <w:i/>
                                <w:color w:val="1F497D"/>
                                <w:sz w:val="18"/>
                              </w:rPr>
                              <w:t xml:space="preserve"> Figure \* ARABIC 1Early Treatment of Cardiac ATTR</w:t>
                            </w:r>
                          </w:p>
                        </w:txbxContent>
                      </wps:txbx>
                      <wps:bodyPr spcFirstLastPara="1" wrap="square" lIns="0" tIns="0" rIns="0" bIns="0" anchor="t" anchorCtr="0">
                        <a:noAutofit/>
                      </wps:bodyPr>
                    </wps:wsp>
                  </a:graphicData>
                </a:graphic>
              </wp:anchor>
            </w:drawing>
          </mc:Choice>
          <mc:Fallback>
            <w:pict w14:anchorId="2C0EF421">
              <v:rect id="Rectangle 1" style="position:absolute;left:0;text-align:left;margin-left:255pt;margin-top:19pt;width:274.4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w14:anchorId="6AA6E6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">
                <v:textbox inset="0,0,0,0">
                  <w:txbxContent>
                    <w:p w:rsidR="005F3EF2" w:rsidRDefault="00000000" w14:paraId="0C116DAE" w14:textId="77777777">
                      <w:pPr>
                        <w:spacing w:after="200"/>
                        <w:textDirection w:val="btLr"/>
                      </w:pPr>
                      <w:proofErr w:type="gramStart"/>
                      <w:r>
                        <w:rPr>
                          <w:rFonts w:ascii="Arial" w:hAnsi="Arial" w:eastAsia="Arial" w:cs="Arial"/>
                          <w:i/>
                          <w:color w:val="1F497D"/>
                          <w:sz w:val="18"/>
                        </w:rPr>
                        <w:t>Figure  SEQ</w:t>
                      </w:r>
                      <w:proofErr w:type="gramEnd"/>
                      <w:r>
                        <w:rPr>
                          <w:rFonts w:ascii="Arial" w:hAnsi="Arial" w:eastAsia="Arial" w:cs="Arial"/>
                          <w:i/>
                          <w:color w:val="1F497D"/>
                          <w:sz w:val="18"/>
                        </w:rPr>
                        <w:t xml:space="preserve"> Figure \* ARABIC 1Early Treatment of Cardiac ATTR</w:t>
                      </w:r>
                    </w:p>
                  </w:txbxContent>
                </v:textbox>
                <w10:wrap type="square"/>
              </v:rect>
            </w:pict>
          </mc:Fallback>
        </mc:AlternateContent>
      </w:r>
    </w:p>
    <w:p w:rsidRPr="000B06B6" w:rsidR="005F3EF2" w:rsidRDefault="005F3EF2" w14:paraId="65908EF1" w14:textId="65A9FC7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left" w:pos="426"/>
        </w:tabs>
        <w:rPr>
          <w:rFonts w:eastAsia="Cambria" w:cs="Cambria" w:asciiTheme="minorHAnsi" w:hAnsiTheme="minorHAnsi"/>
          <w:color w:val="000000"/>
          <w:sz w:val="18"/>
          <w:szCs w:val="18"/>
        </w:rPr>
      </w:pPr>
    </w:p>
    <w:p w:rsidRPr="000B06B6" w:rsidR="005F3EF2" w:rsidRDefault="003215B7" w14:paraId="75C8A0F1" w14:textId="65D33602">
      <w:pPr>
        <w:pBdr>
          <w:top w:val="nil"/>
          <w:left w:val="nil"/>
          <w:bottom w:val="nil"/>
          <w:right w:val="nil"/>
          <w:between w:val="nil"/>
        </w:pBdr>
        <w:spacing w:after="160"/>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his final point of early detection of cardiac amyloidosis is key. </w:t>
      </w:r>
      <w:r w:rsidRPr="000B06B6" w:rsidR="0073415C">
        <w:rPr>
          <w:rFonts w:eastAsia="Cambria" w:cs="Cambria" w:asciiTheme="minorHAnsi" w:hAnsiTheme="minorHAnsi"/>
          <w:color w:val="000000"/>
          <w:sz w:val="18"/>
          <w:szCs w:val="18"/>
        </w:rPr>
        <w:t xml:space="preserve">Patients with ATTR-CM can be staged based on the Gilmore staging system, which is a 3-stage system with stage 1 disease conferring the best prognosis while stage 3 disease confers the worst prognosis.  </w:t>
      </w:r>
      <w:r w:rsidRPr="000B06B6">
        <w:rPr>
          <w:rFonts w:eastAsia="Cambria" w:cs="Cambria" w:asciiTheme="minorHAnsi" w:hAnsiTheme="minorHAnsi"/>
          <w:color w:val="000000"/>
          <w:sz w:val="18"/>
          <w:szCs w:val="18"/>
        </w:rPr>
        <w:t xml:space="preserve">Patients with stage 1A disease may have similar survival to age-matched individuals, particularly if they have access to disease modifying medications. In contrast, diagnosis of </w:t>
      </w:r>
      <w:r w:rsidRPr="000B06B6" w:rsidR="00AC7C0E">
        <w:rPr>
          <w:rFonts w:eastAsia="Cambria" w:cs="Cambria" w:asciiTheme="minorHAnsi" w:hAnsiTheme="minorHAnsi"/>
          <w:color w:val="000000"/>
          <w:sz w:val="18"/>
          <w:szCs w:val="18"/>
        </w:rPr>
        <w:t>ATT</w:t>
      </w:r>
      <w:r w:rsidRPr="000B06B6" w:rsidR="0073415C">
        <w:rPr>
          <w:rFonts w:eastAsia="Cambria" w:cs="Cambria" w:asciiTheme="minorHAnsi" w:hAnsiTheme="minorHAnsi"/>
          <w:color w:val="000000"/>
          <w:sz w:val="18"/>
          <w:szCs w:val="18"/>
        </w:rPr>
        <w:t>R-CM</w:t>
      </w:r>
      <w:r w:rsidRPr="000B06B6">
        <w:rPr>
          <w:rFonts w:eastAsia="Cambria" w:cs="Cambria" w:asciiTheme="minorHAnsi" w:hAnsiTheme="minorHAnsi"/>
          <w:color w:val="000000"/>
          <w:sz w:val="18"/>
          <w:szCs w:val="18"/>
        </w:rPr>
        <w:t xml:space="preserve"> with Gilmore stage II confers a median survival of 46.7 months and stage III patients have a life expectancy of 24.1 months</w:t>
      </w:r>
      <w:r w:rsidRPr="000B06B6" w:rsidR="00733BBF">
        <w:rPr>
          <w:rFonts w:eastAsia="Cambria" w:cs="Cambria" w:asciiTheme="minorHAnsi" w:hAnsiTheme="minorHAnsi"/>
          <w:color w:val="000000"/>
          <w:sz w:val="18"/>
          <w:szCs w:val="18"/>
        </w:rPr>
        <w:t xml:space="preserve"> </w:t>
      </w:r>
      <w:r w:rsidRPr="000B06B6" w:rsidR="00733BBF">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Gillmore&lt;/Author&gt;&lt;Year&gt;2017&lt;/Year&gt;&lt;RecNum&gt;83&lt;/RecNum&gt;&lt;DisplayText&gt;(12)&lt;/DisplayText&gt;&lt;record&gt;&lt;rec-number&gt;83&lt;/rec-number&gt;&lt;foreign-keys&gt;&lt;key app="EN" db-id="ssa0xad2o0dpafeffapx9vd05wxvvd99dzvp" timestamp="1706440709"&gt;83&lt;/key&gt;&lt;/foreign-keys&gt;&lt;ref-type name="Journal Article"&gt;17&lt;/ref-type&gt;&lt;contributors&gt;&lt;authors&gt;&lt;author&gt;Gillmore, Julian D&lt;/author&gt;&lt;author&gt;Damy, Thibaud&lt;/author&gt;&lt;author&gt;Fontana, Marianna&lt;/author&gt;&lt;author&gt;Hutchinson, Matthew&lt;/author&gt;&lt;author&gt;Lachmann, Helen J&lt;/author&gt;&lt;author&gt;Martinez-Naharro, Ana&lt;/author&gt;&lt;author&gt;Quarta, Candida C&lt;/author&gt;&lt;author&gt;Rezk, Tamer&lt;/author&gt;&lt;author&gt;Whelan, Carol J&lt;/author&gt;&lt;author&gt;Gonzalez-Lopez, Esther&lt;/author&gt;&lt;author&gt;Lane, Thirusha&lt;/author&gt;&lt;author&gt;Gilbertson, Janet A&lt;/author&gt;&lt;author&gt;Rowczenio, Dorota&lt;/author&gt;&lt;author&gt;Petrie, Aviva&lt;/author&gt;&lt;author&gt;Hawkins, Philip N&lt;/author&gt;&lt;/authors&gt;&lt;/contributors&gt;&lt;titles&gt;&lt;title&gt;A new staging system for cardiac transthyretin amyloidosis&lt;/title&gt;&lt;secondary-title&gt;European Heart Journal&lt;/secondary-title&gt;&lt;/titles&gt;&lt;periodical&gt;&lt;full-title&gt;European Heart Journal&lt;/full-title&gt;&lt;/periodical&gt;&lt;pages&gt;2799-2806&lt;/pages&gt;&lt;volume&gt;39&lt;/volume&gt;&lt;number&gt;30&lt;/number&gt;&lt;dates&gt;&lt;year&gt;2017&lt;/year&gt;&lt;/dates&gt;&lt;isbn&gt;0195-668X&lt;/isbn&gt;&lt;urls&gt;&lt;related-urls&gt;&lt;url&gt;https://doi.org/10.1093/eurheartj/ehx589&lt;/url&gt;&lt;/related-urls&gt;&lt;/urls&gt;&lt;electronic-resource-num&gt;10.1093/eurheartj/ehx589&lt;/electronic-resource-num&gt;&lt;access-date&gt;1/28/2024&lt;/access-date&gt;&lt;/record&gt;&lt;/Cite&gt;&lt;/EndNote&gt;</w:instrText>
      </w:r>
      <w:r w:rsidRPr="000B06B6" w:rsidR="00733BBF">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12)</w:t>
      </w:r>
      <w:r w:rsidRPr="000B06B6" w:rsidR="00733BBF">
        <w:rPr>
          <w:rFonts w:eastAsia="Cambria" w:cs="Cambria" w:asciiTheme="minorHAnsi" w:hAnsiTheme="minorHAnsi"/>
          <w:color w:val="000000"/>
          <w:sz w:val="18"/>
          <w:szCs w:val="18"/>
        </w:rPr>
        <w:fldChar w:fldCharType="end"/>
      </w:r>
      <w:r w:rsidRPr="000B06B6" w:rsidR="00733BBF">
        <w:rPr>
          <w:rFonts w:eastAsia="Cambria" w:cs="Cambria" w:asciiTheme="minorHAnsi" w:hAnsiTheme="minorHAnsi"/>
          <w:color w:val="000000"/>
          <w:sz w:val="18"/>
          <w:szCs w:val="18"/>
        </w:rPr>
        <w:t>.</w:t>
      </w:r>
      <w:r w:rsidRPr="000B06B6">
        <w:rPr>
          <w:rFonts w:eastAsia="Cambria" w:cs="Cambria" w:asciiTheme="minorHAnsi" w:hAnsiTheme="minorHAnsi"/>
          <w:color w:val="212121"/>
          <w:sz w:val="18"/>
          <w:szCs w:val="18"/>
        </w:rPr>
        <w:t xml:space="preserve"> </w:t>
      </w:r>
    </w:p>
    <w:p w:rsidRPr="000B06B6" w:rsidR="005F3EF2" w:rsidP="58C328A7" w:rsidRDefault="003215B7" w14:paraId="2CD3453F" w14:textId="0633CAFF">
      <w:pPr>
        <w:pStyle w:val="Heading1"/>
        <w:rPr>
          <w:rFonts w:ascii="Cambria" w:hAnsi="Cambria" w:eastAsia="Cambria" w:cs="Cambria" w:asciiTheme="minorAscii" w:hAnsiTheme="minorAscii"/>
          <w:b w:val="0"/>
          <w:bCs w:val="0"/>
          <w:color w:val="000000"/>
          <w:sz w:val="18"/>
          <w:szCs w:val="18"/>
        </w:rPr>
      </w:pPr>
      <w:r w:rsidRPr="58C328A7">
        <w:rPr>
          <w:rFonts w:ascii="Cambria" w:hAnsi="Cambria" w:eastAsia="Cambria" w:cs="Cambria" w:asciiTheme="minorAscii" w:hAnsiTheme="minorAscii"/>
          <w:b w:val="0"/>
          <w:bCs w:val="0"/>
          <w:color w:val="000000"/>
          <w:sz w:val="18"/>
          <w:szCs w:val="18"/>
        </w:rPr>
        <w:t>The gold standard for the detection of ATTR-C</w:t>
      </w:r>
      <w:r w:rsidRPr="58C328A7" w:rsidR="0073415C">
        <w:rPr>
          <w:rFonts w:ascii="Cambria" w:hAnsi="Cambria" w:eastAsia="Cambria" w:cs="Cambria" w:asciiTheme="minorAscii" w:hAnsiTheme="minorAscii"/>
          <w:b w:val="0"/>
          <w:bCs w:val="0"/>
          <w:color w:val="000000"/>
          <w:sz w:val="18"/>
          <w:szCs w:val="18"/>
        </w:rPr>
        <w:t>M</w:t>
      </w:r>
      <w:r w:rsidRPr="58C328A7">
        <w:rPr>
          <w:rFonts w:ascii="Cambria" w:hAnsi="Cambria" w:eastAsia="Cambria" w:cs="Cambria" w:asciiTheme="minorAscii" w:hAnsiTheme="minorAscii"/>
          <w:b w:val="0"/>
          <w:bCs w:val="0"/>
          <w:color w:val="000000"/>
          <w:sz w:val="18"/>
          <w:szCs w:val="18"/>
        </w:rPr>
        <w:t xml:space="preserve"> is a 99-m technetium pyrophosphate </w:t>
      </w:r>
      <w:r w:rsidRPr="58C328A7" w:rsidR="0073415C">
        <w:rPr>
          <w:rFonts w:ascii="Cambria" w:hAnsi="Cambria" w:eastAsia="Cambria" w:cs="Cambria" w:asciiTheme="minorAscii" w:hAnsiTheme="minorAscii"/>
          <w:b w:val="0"/>
          <w:bCs w:val="0"/>
          <w:color w:val="000000"/>
          <w:sz w:val="18"/>
          <w:szCs w:val="18"/>
        </w:rPr>
        <w:t xml:space="preserve">(PYP) </w:t>
      </w:r>
      <w:r w:rsidRPr="58C328A7">
        <w:rPr>
          <w:rFonts w:ascii="Cambria" w:hAnsi="Cambria" w:eastAsia="Cambria" w:cs="Cambria" w:asciiTheme="minorAscii" w:hAnsiTheme="minorAscii"/>
          <w:b w:val="0"/>
          <w:bCs w:val="0"/>
          <w:color w:val="000000"/>
          <w:sz w:val="18"/>
          <w:szCs w:val="18"/>
        </w:rPr>
        <w:t>cardiac imaging scan,</w:t>
      </w:r>
      <w:r w:rsidRPr="58C328A7" w:rsidR="0073415C">
        <w:rPr>
          <w:rFonts w:ascii="Cambria" w:hAnsi="Cambria" w:eastAsia="Cambria" w:cs="Cambria" w:asciiTheme="minorAscii" w:hAnsiTheme="minorAscii"/>
          <w:b w:val="0"/>
          <w:bCs w:val="0"/>
          <w:color w:val="000000"/>
          <w:sz w:val="18"/>
          <w:szCs w:val="18"/>
        </w:rPr>
        <w:t xml:space="preserve"> also known as bone scintigraphy,</w:t>
      </w:r>
      <w:r w:rsidRPr="58C328A7">
        <w:rPr>
          <w:rFonts w:ascii="Cambria" w:hAnsi="Cambria" w:eastAsia="Cambria" w:cs="Cambria" w:asciiTheme="minorAscii" w:hAnsiTheme="minorAscii"/>
          <w:b w:val="0"/>
          <w:bCs w:val="0"/>
          <w:color w:val="000000"/>
          <w:sz w:val="18"/>
          <w:szCs w:val="18"/>
        </w:rPr>
        <w:t xml:space="preserve"> where the radiotracer is taken in by areas of myocardium that have amyloid fibrils present </w:t>
      </w:r>
      <w:r w:rsidRPr="58C328A7" w:rsidR="00733BBF">
        <w:rPr>
          <w:rFonts w:ascii="Cambria" w:hAnsi="Cambria" w:eastAsia="Cambria" w:cs="Cambria" w:asciiTheme="minorAscii" w:hAnsiTheme="minorAscii"/>
          <w:b w:val="0"/>
          <w:bCs w:val="0"/>
          <w:color w:val="000000"/>
          <w:sz w:val="18"/>
          <w:szCs w:val="18"/>
        </w:rPr>
        <w:fldChar w:fldCharType="begin">
          <w:fldData xml:space="preserve">PEVuZE5vdGU+PENpdGU+PEF1dGhvcj5IYW5uYTwvQXV0aG9yPjxZZWFyPjIwMjA8L1llYXI+PFJl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=
</w:fldData>
        </w:fldChar>
      </w:r>
      <w:r w:rsidRPr="58C328A7" w:rsidR="00193CE1">
        <w:rPr>
          <w:rFonts w:ascii="Cambria" w:hAnsi="Cambria" w:eastAsia="Cambria" w:cs="Cambria" w:asciiTheme="minorAscii" w:hAnsiTheme="minorAscii"/>
          <w:b w:val="0"/>
          <w:bCs w:val="0"/>
          <w:color w:val="000000"/>
          <w:sz w:val="18"/>
          <w:szCs w:val="18"/>
        </w:rPr>
        <w:instrText xml:space="preserve"> ADDIN EN.CITE </w:instrText>
      </w:r>
      <w:r w:rsidRPr="58C328A7" w:rsidR="00193CE1">
        <w:rPr>
          <w:rFonts w:ascii="Cambria" w:hAnsi="Cambria" w:eastAsia="Cambria" w:cs="Cambria" w:asciiTheme="minorAscii" w:hAnsiTheme="minorAscii"/>
          <w:b w:val="0"/>
          <w:bCs w:val="0"/>
          <w:color w:val="000000"/>
          <w:sz w:val="18"/>
          <w:szCs w:val="18"/>
        </w:rPr>
        <w:fldChar w:fldCharType="begin">
          <w:fldData xml:space="preserve">PEVuZE5vdGU+PENpdGU+PEF1dGhvcj5IYW5uYTwvQXV0aG9yPjxZZWFyPjIwMjA8L1llYXI+PFJl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=
</w:fldData>
        </w:fldChar>
      </w:r>
      <w:r w:rsidRPr="58C328A7" w:rsidR="00193CE1">
        <w:rPr>
          <w:rFonts w:ascii="Cambria" w:hAnsi="Cambria" w:eastAsia="Cambria" w:cs="Cambria" w:asciiTheme="minorAscii" w:hAnsiTheme="minorAscii"/>
          <w:b w:val="0"/>
          <w:bCs w:val="0"/>
          <w:color w:val="000000"/>
          <w:sz w:val="18"/>
          <w:szCs w:val="18"/>
        </w:rPr>
        <w:instrText xml:space="preserve"> ADDIN EN.CITE.DATA </w:instrText>
      </w:r>
      <w:r w:rsidR="00193CE1">
        <w:rPr>
          <w:rFonts w:eastAsia="Cambria" w:cs="Cambria" w:asciiTheme="minorHAnsi" w:hAnsiTheme="minorHAnsi"/>
          <w:b w:val="0"/>
          <w:color w:val="000000"/>
          <w:sz w:val="18"/>
          <w:szCs w:val="18"/>
        </w:rPr>
      </w:r>
      <w:r w:rsidRPr="58C328A7" w:rsidR="00193CE1">
        <w:rPr>
          <w:rFonts w:ascii="Cambria" w:hAnsi="Cambria" w:eastAsia="Cambria" w:cs="Cambria" w:asciiTheme="minorAscii" w:hAnsiTheme="minorAscii"/>
          <w:b w:val="0"/>
          <w:bCs w:val="0"/>
          <w:color w:val="000000"/>
          <w:sz w:val="18"/>
          <w:szCs w:val="18"/>
        </w:rPr>
        <w:fldChar w:fldCharType="end"/>
      </w:r>
      <w:r w:rsidRPr="000B06B6" w:rsidR="00733BBF">
        <w:rPr>
          <w:rFonts w:eastAsia="Cambria" w:cs="Cambria" w:asciiTheme="minorHAnsi" w:hAnsiTheme="minorHAnsi"/>
          <w:b w:val="0"/>
          <w:color w:val="000000"/>
          <w:sz w:val="18"/>
          <w:szCs w:val="18"/>
        </w:rPr>
      </w:r>
      <w:r w:rsidRPr="58C328A7" w:rsidR="00733BBF">
        <w:rPr>
          <w:rFonts w:ascii="Cambria" w:hAnsi="Cambria" w:eastAsia="Cambria" w:cs="Cambria" w:asciiTheme="minorAscii" w:hAnsiTheme="minorAscii"/>
          <w:b w:val="0"/>
          <w:bCs w:val="0"/>
          <w:color w:val="000000"/>
          <w:sz w:val="18"/>
          <w:szCs w:val="18"/>
        </w:rPr>
        <w:fldChar w:fldCharType="separate"/>
      </w:r>
      <w:r w:rsidRPr="58C328A7" w:rsidR="00193CE1">
        <w:rPr>
          <w:rFonts w:ascii="Cambria" w:hAnsi="Cambria" w:eastAsia="Cambria" w:cs="Cambria" w:asciiTheme="minorAscii" w:hAnsiTheme="minorAscii"/>
          <w:b w:val="0"/>
          <w:bCs w:val="0"/>
          <w:noProof/>
          <w:color w:val="000000"/>
          <w:sz w:val="18"/>
          <w:szCs w:val="18"/>
        </w:rPr>
        <w:t>(13)</w:t>
      </w:r>
      <w:r w:rsidRPr="58C328A7" w:rsidR="00733BBF">
        <w:rPr>
          <w:rFonts w:ascii="Cambria" w:hAnsi="Cambria" w:eastAsia="Cambria" w:cs="Cambria" w:asciiTheme="minorAscii" w:hAnsiTheme="minorAscii"/>
          <w:b w:val="0"/>
          <w:bCs w:val="0"/>
          <w:color w:val="000000"/>
          <w:sz w:val="18"/>
          <w:szCs w:val="18"/>
        </w:rPr>
        <w:fldChar w:fldCharType="end"/>
      </w:r>
      <w:r w:rsidRPr="58C328A7">
        <w:rPr>
          <w:rFonts w:ascii="Cambria" w:hAnsi="Cambria" w:eastAsia="Cambria" w:cs="Cambria" w:asciiTheme="minorAscii" w:hAnsiTheme="minorAscii"/>
          <w:b w:val="0"/>
          <w:bCs w:val="0"/>
          <w:color w:val="000000"/>
          <w:sz w:val="18"/>
          <w:szCs w:val="18"/>
        </w:rPr>
        <w:t>. It has been demonstrated that the bone scintigraphy may be positive for ATTR-C</w:t>
      </w:r>
      <w:r w:rsidRPr="58C328A7" w:rsidR="0073415C">
        <w:rPr>
          <w:rFonts w:ascii="Cambria" w:hAnsi="Cambria" w:eastAsia="Cambria" w:cs="Cambria" w:asciiTheme="minorAscii" w:hAnsiTheme="minorAscii"/>
          <w:b w:val="0"/>
          <w:bCs w:val="0"/>
          <w:color w:val="000000"/>
          <w:sz w:val="18"/>
          <w:szCs w:val="18"/>
        </w:rPr>
        <w:t>M</w:t>
      </w:r>
      <w:r w:rsidRPr="58C328A7">
        <w:rPr>
          <w:rFonts w:ascii="Cambria" w:hAnsi="Cambria" w:eastAsia="Cambria" w:cs="Cambria" w:asciiTheme="minorAscii" w:hAnsiTheme="minorAscii"/>
          <w:b w:val="0"/>
          <w:bCs w:val="0"/>
          <w:color w:val="000000"/>
          <w:sz w:val="18"/>
          <w:szCs w:val="18"/>
        </w:rPr>
        <w:t xml:space="preserve"> before there any changes on echocardiogram or clinical signs of heart failure</w:t>
      </w:r>
      <w:r w:rsidRPr="58C328A7">
        <w:rPr>
          <w:rFonts w:ascii="Cambria" w:hAnsi="Cambria" w:eastAsia="Cambria" w:cs="Cambria" w:asciiTheme="minorAscii" w:hAnsiTheme="minorAscii"/>
          <w:b w:val="0"/>
          <w:bCs w:val="0"/>
          <w:color w:val="000000"/>
          <w:sz w:val="18"/>
          <w:szCs w:val="18"/>
        </w:rPr>
        <w:fldChar w:fldCharType="begin">
          <w:fldData xml:space="preserve">PEVuZE5vdGU+PENpdGU+PEF1dGhvcj5DdWRkeTwvQXV0aG9yPjxZZWFyPjIwMjI8L1llYXI+PFJl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</w:fldData>
        </w:fldChar>
      </w:r>
      <w:r w:rsidRPr="58C328A7" w:rsidR="00193CE1">
        <w:rPr>
          <w:rFonts w:ascii="Cambria" w:hAnsi="Cambria" w:eastAsia="Cambria" w:cs="Cambria" w:asciiTheme="minorAscii" w:hAnsiTheme="minorAscii"/>
          <w:b w:val="0"/>
          <w:bCs w:val="0"/>
          <w:color w:val="000000"/>
          <w:sz w:val="18"/>
          <w:szCs w:val="18"/>
        </w:rPr>
        <w:instrText xml:space="preserve"> ADDIN EN.CITE </w:instrText>
      </w:r>
      <w:r w:rsidRPr="58C328A7" w:rsidR="00193CE1">
        <w:rPr>
          <w:rFonts w:ascii="Cambria" w:hAnsi="Cambria" w:eastAsia="Cambria" w:cs="Cambria" w:asciiTheme="minorAscii" w:hAnsiTheme="minorAscii"/>
          <w:b w:val="0"/>
          <w:bCs w:val="0"/>
          <w:color w:val="000000"/>
          <w:sz w:val="18"/>
          <w:szCs w:val="18"/>
        </w:rPr>
        <w:fldChar w:fldCharType="begin">
          <w:fldData xml:space="preserve">PEVuZE5vdGU+PENpdGU+PEF1dGhvcj5DdWRkeTwvQXV0aG9yPjxZZWFyPjIwMjI8L1llYXI+PFJl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</w:fldData>
        </w:fldChar>
      </w:r>
      <w:r w:rsidRPr="58C328A7" w:rsidR="00193CE1">
        <w:rPr>
          <w:rFonts w:ascii="Cambria" w:hAnsi="Cambria" w:eastAsia="Cambria" w:cs="Cambria" w:asciiTheme="minorAscii" w:hAnsiTheme="minorAscii"/>
          <w:b w:val="0"/>
          <w:bCs w:val="0"/>
          <w:color w:val="000000"/>
          <w:sz w:val="18"/>
          <w:szCs w:val="18"/>
        </w:rPr>
        <w:instrText xml:space="preserve"> ADDIN EN.CITE.DATA </w:instrText>
      </w:r>
      <w:r w:rsidR="00193CE1">
        <w:rPr>
          <w:rFonts w:eastAsia="Cambria" w:cs="Cambria" w:asciiTheme="minorHAnsi" w:hAnsiTheme="minorHAnsi"/>
          <w:b w:val="0"/>
          <w:color w:val="000000"/>
          <w:sz w:val="18"/>
          <w:szCs w:val="18"/>
        </w:rPr>
      </w:r>
      <w:r w:rsidRPr="58C328A7" w:rsidR="00193CE1">
        <w:rPr>
          <w:rFonts w:ascii="Cambria" w:hAnsi="Cambria" w:eastAsia="Cambria" w:cs="Cambria" w:asciiTheme="minorAscii" w:hAnsiTheme="minorAscii"/>
          <w:b w:val="0"/>
          <w:bCs w:val="0"/>
          <w:color w:val="000000"/>
          <w:sz w:val="18"/>
          <w:szCs w:val="18"/>
        </w:rPr>
        <w:fldChar w:fldCharType="end"/>
      </w:r>
      <w:r w:rsidRPr="000B06B6">
        <w:rPr>
          <w:rFonts w:eastAsia="Cambria" w:cs="Cambria" w:asciiTheme="minorHAnsi" w:hAnsiTheme="minorHAnsi"/>
          <w:b w:val="0"/>
          <w:color w:val="000000"/>
          <w:sz w:val="18"/>
          <w:szCs w:val="18"/>
        </w:rPr>
      </w:r>
      <w:r w:rsidRPr="58C328A7">
        <w:rPr>
          <w:rFonts w:ascii="Cambria" w:hAnsi="Cambria" w:eastAsia="Cambria" w:cs="Cambria" w:asciiTheme="minorAscii" w:hAnsiTheme="minorAscii"/>
          <w:b w:val="0"/>
          <w:bCs w:val="0"/>
          <w:color w:val="000000"/>
          <w:sz w:val="18"/>
          <w:szCs w:val="18"/>
        </w:rPr>
        <w:fldChar w:fldCharType="separate"/>
      </w:r>
      <w:r w:rsidRPr="58C328A7" w:rsidR="00193CE1">
        <w:rPr>
          <w:rFonts w:ascii="Cambria" w:hAnsi="Cambria" w:eastAsia="Cambria" w:cs="Cambria" w:asciiTheme="minorAscii" w:hAnsiTheme="minorAscii"/>
          <w:b w:val="0"/>
          <w:bCs w:val="0"/>
          <w:noProof/>
          <w:color w:val="000000"/>
          <w:sz w:val="18"/>
          <w:szCs w:val="18"/>
        </w:rPr>
        <w:t>(14)</w:t>
      </w:r>
      <w:r w:rsidRPr="58C328A7">
        <w:rPr>
          <w:rFonts w:ascii="Cambria" w:hAnsi="Cambria" w:eastAsia="Cambria" w:cs="Cambria" w:asciiTheme="minorAscii" w:hAnsiTheme="minorAscii"/>
          <w:b w:val="0"/>
          <w:bCs w:val="0"/>
          <w:color w:val="000000"/>
          <w:sz w:val="18"/>
          <w:szCs w:val="18"/>
        </w:rPr>
        <w:fldChar w:fldCharType="end"/>
      </w:r>
      <w:r w:rsidRPr="58C328A7">
        <w:rPr>
          <w:rFonts w:ascii="Cambria" w:hAnsi="Cambria" w:eastAsia="Cambria" w:cs="Cambria" w:asciiTheme="minorAscii" w:hAnsiTheme="minorAscii"/>
          <w:b w:val="0"/>
          <w:bCs w:val="0"/>
          <w:color w:val="000000"/>
          <w:sz w:val="18"/>
          <w:szCs w:val="18"/>
        </w:rPr>
        <w:t>.  The fact that the PYP scan may be positive before the echocardiogram provides an opportunity to screen for ATTR-C</w:t>
      </w:r>
      <w:r w:rsidRPr="58C328A7" w:rsidR="0073415C">
        <w:rPr>
          <w:rFonts w:ascii="Cambria" w:hAnsi="Cambria" w:eastAsia="Cambria" w:cs="Cambria" w:asciiTheme="minorAscii" w:hAnsiTheme="minorAscii"/>
          <w:b w:val="0"/>
          <w:bCs w:val="0"/>
          <w:color w:val="000000"/>
          <w:sz w:val="18"/>
          <w:szCs w:val="18"/>
        </w:rPr>
        <w:t>M</w:t>
      </w:r>
      <w:r w:rsidRPr="58C328A7">
        <w:rPr>
          <w:rFonts w:ascii="Cambria" w:hAnsi="Cambria" w:eastAsia="Cambria" w:cs="Cambria" w:asciiTheme="minorAscii" w:hAnsiTheme="minorAscii"/>
          <w:b w:val="0"/>
          <w:bCs w:val="0"/>
          <w:color w:val="000000"/>
          <w:sz w:val="18"/>
          <w:szCs w:val="18"/>
        </w:rPr>
        <w:t xml:space="preserve"> prior to the development of cardiac symptoms. The issue is with selecting which patients should undergo ATTR-C</w:t>
      </w:r>
      <w:r w:rsidRPr="58C328A7" w:rsidR="0073415C">
        <w:rPr>
          <w:rFonts w:ascii="Cambria" w:hAnsi="Cambria" w:eastAsia="Cambria" w:cs="Cambria" w:asciiTheme="minorAscii" w:hAnsiTheme="minorAscii"/>
          <w:b w:val="0"/>
          <w:bCs w:val="0"/>
          <w:color w:val="000000"/>
          <w:sz w:val="18"/>
          <w:szCs w:val="18"/>
        </w:rPr>
        <w:t>M</w:t>
      </w:r>
      <w:r w:rsidRPr="58C328A7">
        <w:rPr>
          <w:rFonts w:ascii="Cambria" w:hAnsi="Cambria" w:eastAsia="Cambria" w:cs="Cambria" w:asciiTheme="minorAscii" w:hAnsiTheme="minorAscii"/>
          <w:b w:val="0"/>
          <w:bCs w:val="0"/>
          <w:color w:val="000000"/>
          <w:sz w:val="18"/>
          <w:szCs w:val="18"/>
        </w:rPr>
        <w:t xml:space="preserve"> </w:t>
      </w:r>
      <w:r w:rsidRPr="58C328A7">
        <w:rPr>
          <w:rFonts w:ascii="Cambria" w:hAnsi="Cambria" w:eastAsia="Cambria" w:cs="Cambria" w:asciiTheme="minorAscii" w:hAnsiTheme="minorAscii"/>
          <w:b w:val="0"/>
          <w:bCs w:val="0"/>
          <w:color w:val="000000"/>
          <w:sz w:val="18"/>
          <w:szCs w:val="18"/>
        </w:rPr>
        <w:t xml:space="preserve">screening in the absence of classical echocardiographic findings. It is known that </w:t>
      </w:r>
      <w:r w:rsidRPr="000B06B6" w:rsidR="003339B8">
        <w:rPr>
          <w:rFonts w:asciiTheme="minorHAnsi" w:hAnsiTheme="minorHAnsi"/>
          <w:noProof/>
          <w:sz w:val="18"/>
          <w:szCs w:val="18"/>
        </w:rPr>
        <w:drawing>
          <wp:anchor distT="0" distB="0" distL="114300" distR="114300" simplePos="0" relativeHeight="251658240" behindDoc="0" locked="0" layoutInCell="1" hidden="0" allowOverlap="1" wp14:anchorId="3026699F" wp14:editId="51F88637">
            <wp:simplePos x="0" y="0"/>
            <wp:positionH relativeFrom="column">
              <wp:posOffset>4062730</wp:posOffset>
            </wp:positionH>
            <wp:positionV relativeFrom="paragraph">
              <wp:posOffset>0</wp:posOffset>
            </wp:positionV>
            <wp:extent cx="2428875" cy="2328545"/>
            <wp:effectExtent l="0" t="0" r="9525" b="0"/>
            <wp:wrapSquare wrapText="bothSides" distT="0" distB="0" distL="114300" distR="11430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l="13177" t="23583" r="57428" b="20915"/>
                    <a:stretch>
                      <a:fillRect/>
                    </a:stretch>
                  </pic:blipFill>
                  <pic:spPr>
                    <a:xfrm>
                      <a:off x="0" y="0"/>
                      <a:ext cx="2428875" cy="2328545"/>
                    </a:xfrm>
                    <a:prstGeom prst="rect">
                      <a:avLst/>
                    </a:prstGeom>
                    <a:ln/>
                  </pic:spPr>
                </pic:pic>
              </a:graphicData>
            </a:graphic>
            <wp14:sizeRelH relativeFrom="margin">
              <wp14:pctWidth>0</wp14:pctWidth>
            </wp14:sizeRelH>
            <wp14:sizeRelV relativeFrom="margin">
              <wp14:pctHeight>0</wp14:pctHeight>
            </wp14:sizeRelV>
          </wp:anchor>
        </w:drawing>
      </w:r>
      <w:r w:rsidRPr="58C328A7">
        <w:rPr>
          <w:rFonts w:ascii="Cambria" w:hAnsi="Cambria" w:eastAsia="Cambria" w:cs="Cambria" w:asciiTheme="minorAscii" w:hAnsiTheme="minorAscii"/>
          <w:b w:val="0"/>
          <w:bCs w:val="0"/>
          <w:color w:val="000000"/>
          <w:sz w:val="18"/>
          <w:szCs w:val="18"/>
        </w:rPr>
        <w:t>extra-cardiac manifestations of systemic ATTR amyloidosis, including carpal tunnel syndrome (usually bilateral), spinal canal stenosis and spontaneous ruptured tendons may precede the cardiac involvement of systemic ATTR by up to 10 years (figures 1 and 2). Identifying other conditions that may precede overt heart failure in ATTR-C</w:t>
      </w:r>
      <w:r w:rsidRPr="58C328A7" w:rsidR="0073415C">
        <w:rPr>
          <w:rFonts w:ascii="Cambria" w:hAnsi="Cambria" w:eastAsia="Cambria" w:cs="Cambria" w:asciiTheme="minorAscii" w:hAnsiTheme="minorAscii"/>
          <w:b w:val="0"/>
          <w:bCs w:val="0"/>
          <w:color w:val="000000"/>
          <w:sz w:val="18"/>
          <w:szCs w:val="18"/>
        </w:rPr>
        <w:t>M</w:t>
      </w:r>
      <w:r w:rsidRPr="58C328A7">
        <w:rPr>
          <w:rFonts w:ascii="Cambria" w:hAnsi="Cambria" w:eastAsia="Cambria" w:cs="Cambria" w:asciiTheme="minorAscii" w:hAnsiTheme="minorAscii"/>
          <w:b w:val="0"/>
          <w:bCs w:val="0"/>
          <w:color w:val="000000"/>
          <w:sz w:val="18"/>
          <w:szCs w:val="18"/>
        </w:rPr>
        <w:t xml:space="preserve"> may also lead to earlier detection of the disease. To this end, conduction disease is a good potential candidate.  </w:t>
      </w:r>
    </w:p>
    <w:p w:rsidRPr="000B06B6" w:rsidR="003339B8" w:rsidRDefault="003339B8" w14:paraId="65BA365C" w14:textId="77777777">
      <w:pPr>
        <w:pBdr>
          <w:top w:val="nil"/>
          <w:left w:val="nil"/>
          <w:bottom w:val="nil"/>
          <w:right w:val="nil"/>
          <w:between w:val="nil"/>
        </w:pBdr>
        <w:spacing w:after="200"/>
        <w:rPr>
          <w:rFonts w:eastAsia="Cambria" w:cs="Cambria" w:asciiTheme="minorHAnsi" w:hAnsiTheme="minorHAnsi"/>
          <w:sz w:val="18"/>
          <w:szCs w:val="18"/>
        </w:rPr>
      </w:pPr>
    </w:p>
    <w:p w:rsidRPr="000B06B6" w:rsidR="0073415C" w:rsidRDefault="003339B8" w14:paraId="5495C8D4" w14:textId="789BBAD3">
      <w:pPr>
        <w:pBdr>
          <w:top w:val="nil"/>
          <w:left w:val="nil"/>
          <w:bottom w:val="nil"/>
          <w:right w:val="nil"/>
          <w:between w:val="nil"/>
        </w:pBdr>
        <w:spacing w:after="200"/>
        <w:rPr>
          <w:rFonts w:eastAsia="Cambria" w:cs="Cambria" w:asciiTheme="minorHAnsi" w:hAnsiTheme="minorHAnsi"/>
          <w:sz w:val="18"/>
          <w:szCs w:val="18"/>
        </w:rPr>
      </w:pPr>
      <w:r w:rsidRPr="000B06B6">
        <w:rPr>
          <w:rFonts w:asciiTheme="minorHAnsi" w:hAnsiTheme="minorHAnsi"/>
          <w:noProof/>
          <w:sz w:val="18"/>
          <w:szCs w:val="18"/>
        </w:rPr>
        <w:drawing>
          <wp:anchor distT="0" distB="0" distL="114300" distR="114300" simplePos="0" relativeHeight="251660288" behindDoc="0" locked="0" layoutInCell="1" hidden="0" allowOverlap="1" wp14:anchorId="2B1CD79D" wp14:editId="27968ED7">
            <wp:simplePos x="0" y="0"/>
            <wp:positionH relativeFrom="margin">
              <wp:posOffset>4069263</wp:posOffset>
            </wp:positionH>
            <wp:positionV relativeFrom="paragraph">
              <wp:posOffset>1642462</wp:posOffset>
            </wp:positionV>
            <wp:extent cx="2242185" cy="1671320"/>
            <wp:effectExtent l="0" t="0" r="5715" b="5080"/>
            <wp:wrapSquare wrapText="bothSides" distT="0" distB="0" distL="114300" distR="11430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0"/>
                    <a:srcRect l="8748" t="23689" r="59535" b="18273"/>
                    <a:stretch/>
                  </pic:blipFill>
                  <pic:spPr bwMode="auto">
                    <a:xfrm>
                      <a:off x="0" y="0"/>
                      <a:ext cx="2242185" cy="1671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06B6">
        <w:rPr>
          <w:rFonts w:asciiTheme="minorHAnsi" w:hAnsiTheme="minorHAnsi"/>
          <w:noProof/>
          <w:sz w:val="18"/>
          <w:szCs w:val="18"/>
        </w:rPr>
        <mc:AlternateContent>
          <mc:Choice Requires="wps">
            <w:drawing>
              <wp:anchor distT="0" distB="0" distL="114300" distR="114300" simplePos="0" relativeHeight="251663360" behindDoc="0" locked="0" layoutInCell="1" allowOverlap="1" wp14:anchorId="5A2E1F76" wp14:editId="11134767">
                <wp:simplePos x="0" y="0"/>
                <wp:positionH relativeFrom="margin">
                  <wp:align>right</wp:align>
                </wp:positionH>
                <wp:positionV relativeFrom="paragraph">
                  <wp:posOffset>1247592</wp:posOffset>
                </wp:positionV>
                <wp:extent cx="2371090" cy="635"/>
                <wp:effectExtent l="0" t="0" r="0" b="0"/>
                <wp:wrapSquare wrapText="bothSides"/>
                <wp:docPr id="1253994032" name="Text Box 1"/>
                <wp:cNvGraphicFramePr/>
                <a:graphic xmlns:a="http://schemas.openxmlformats.org/drawingml/2006/main">
                  <a:graphicData uri="http://schemas.microsoft.com/office/word/2010/wordprocessingShape">
                    <wps:wsp>
                      <wps:cNvSpPr txBox="1"/>
                      <wps:spPr>
                        <a:xfrm>
                          <a:off x="0" y="0"/>
                          <a:ext cx="2371090" cy="635"/>
                        </a:xfrm>
                        <a:prstGeom prst="rect">
                          <a:avLst/>
                        </a:prstGeom>
                        <a:solidFill>
                          <a:prstClr val="white"/>
                        </a:solidFill>
                        <a:ln>
                          <a:noFill/>
                        </a:ln>
                      </wps:spPr>
                      <wps:txbx>
                        <w:txbxContent>
                          <w:p w:rsidRPr="003215B7" w:rsidR="003215B7" w:rsidP="003215B7" w:rsidRDefault="003215B7" w14:paraId="40F39A24" w14:textId="3D0E17D9">
                            <w:pPr>
                              <w:pStyle w:val="Caption"/>
                              <w:rPr>
                                <w:noProof/>
                                <w:sz w:val="22"/>
                                <w:szCs w:val="22"/>
                              </w:rPr>
                            </w:pPr>
                            <w:r w:rsidRPr="003215B7">
                              <w:rPr>
                                <w:sz w:val="16"/>
                                <w:szCs w:val="16"/>
                              </w:rPr>
                              <w:t xml:space="preserve">Figure </w:t>
                            </w:r>
                            <w:r w:rsidRPr="003215B7">
                              <w:rPr>
                                <w:sz w:val="16"/>
                                <w:szCs w:val="16"/>
                              </w:rPr>
                              <w:fldChar w:fldCharType="begin"/>
                            </w:r>
                            <w:r w:rsidRPr="003215B7">
                              <w:rPr>
                                <w:sz w:val="16"/>
                                <w:szCs w:val="16"/>
                              </w:rPr>
                              <w:instrText xml:space="preserve"> SEQ Figure \* ARABIC </w:instrText>
                            </w:r>
                            <w:r w:rsidRPr="003215B7">
                              <w:rPr>
                                <w:sz w:val="16"/>
                                <w:szCs w:val="16"/>
                              </w:rPr>
                              <w:fldChar w:fldCharType="separate"/>
                            </w:r>
                            <w:r>
                              <w:rPr>
                                <w:noProof/>
                                <w:sz w:val="16"/>
                                <w:szCs w:val="16"/>
                              </w:rPr>
                              <w:t>1</w:t>
                            </w:r>
                            <w:r w:rsidRPr="003215B7">
                              <w:rPr>
                                <w:sz w:val="16"/>
                                <w:szCs w:val="16"/>
                              </w:rPr>
                              <w:fldChar w:fldCharType="end"/>
                            </w:r>
                            <w:r w:rsidRPr="003215B7">
                              <w:rPr>
                                <w:sz w:val="16"/>
                                <w:szCs w:val="16"/>
                              </w:rPr>
                              <w:t xml:space="preserve">.  Progression of cardiac amyloidosis from pre-cardiac stage to asymptomatic cardiac stage to clinical heart failure </w:t>
                            </w:r>
                            <w:r w:rsidRPr="003215B7">
                              <w:rPr>
                                <w:sz w:val="16"/>
                                <w:szCs w:val="16"/>
                              </w:rPr>
                              <w:fldChar w:fldCharType="begin"/>
                            </w:r>
                            <w:r w:rsidR="00193CE1">
                              <w:rPr>
                                <w:sz w:val="16"/>
                                <w:szCs w:val="16"/>
                              </w:rPr>
                              <w:instrText xml:space="preserve"> ADDIN EN.CITE &lt;EndNote&gt;&lt;Cite&gt;&lt;Author&gt;Lenihan&lt;/Author&gt;&lt;Year&gt;2022&lt;/Year&gt;&lt;RecNum&gt;86&lt;/RecNum&gt;&lt;DisplayText&gt;(1)&lt;/DisplayText&gt;&lt;record&gt;&lt;rec-number&gt;86&lt;/rec-number&gt;&lt;foreign-keys&gt;&lt;key app="EN" db-id="ssa0xad2o0dpafeffapx9vd05wxvvd99dzvp" timestamp="1706441056"&gt;86&lt;/key&gt;&lt;/foreign-keys&gt;&lt;ref-type name="Journal Article"&gt;17&lt;/ref-type&gt;&lt;contributors&gt;&lt;authors&gt;&lt;author&gt;Daniel Lenihan&lt;/author&gt;&lt;author&gt;Richard K. Cheng&lt;/author&gt;&lt;/authors&gt;&lt;/contributors&gt;&lt;titles&gt;&lt;title&gt;Early Treatment of Cardiac ATTR&lt;/title&gt;&lt;secondary-title&gt;JACC: CardioOncology&lt;/secondary-title&gt;&lt;/titles&gt;&lt;periodical&gt;&lt;full-title&gt;JACC: CardioOncology&lt;/full-title&gt;&lt;/periodical&gt;&lt;pages&gt;455-457&lt;/pages&gt;&lt;volume&gt;4&lt;/volume&gt;&lt;number&gt;4&lt;/number&gt;&lt;dates&gt;&lt;year&gt;2022&lt;/year&gt;&lt;/dates&gt;&lt;urls&gt;&lt;related-urls&gt;&lt;url&gt;https://www.jacc.org/doi/abs/10.1016/j.jaccao.2022.08.008&lt;/url&gt;&lt;/related-urls&gt;&lt;/urls&gt;&lt;electronic-resource-num&gt;doi:10.1016/j.jaccao.2022.08.008&lt;/electronic-resource-num&gt;&lt;/record&gt;&lt;/Cite&gt;&lt;/EndNote&gt;</w:instrText>
                            </w:r>
                            <w:r w:rsidRPr="003215B7">
                              <w:rPr>
                                <w:sz w:val="16"/>
                                <w:szCs w:val="16"/>
                              </w:rPr>
                              <w:fldChar w:fldCharType="separate"/>
                            </w:r>
                            <w:r w:rsidR="00193CE1">
                              <w:rPr>
                                <w:noProof/>
                                <w:sz w:val="16"/>
                                <w:szCs w:val="16"/>
                              </w:rPr>
                              <w:t>(1)</w:t>
                            </w:r>
                            <w:r w:rsidRPr="003215B7">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39F218D9">
              <v:shapetype id="_x0000_t202" coordsize="21600,21600" o:spt="202" path="m,l,21600r21600,l21600,xe" w14:anchorId="5A2E1F76">
                <v:stroke joinstyle="miter"/>
                <v:path gradientshapeok="t" o:connecttype="rect"/>
              </v:shapetype>
              <v:shape id="Text Box 1" style="position:absolute;margin-left:135.5pt;margin-top:98.25pt;width:186.7pt;height:.05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zEGAIAAD8EAAAOAAAAZHJzL2Uyb0RvYy54bWysU8Fu2zAMvQ/YPwi6L05SrFu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1afZ9IZCkmLXVx9j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">
                <v:textbox style="mso-fit-shape-to-text:t" inset="0,0,0,0">
                  <w:txbxContent>
                    <w:p w:rsidRPr="003215B7" w:rsidR="003215B7" w:rsidP="003215B7" w:rsidRDefault="003215B7" w14:paraId="2B0B8166" w14:textId="3D0E17D9">
                      <w:pPr>
                        <w:pStyle w:val="Caption"/>
                        <w:rPr>
                          <w:noProof/>
                          <w:sz w:val="22"/>
                          <w:szCs w:val="22"/>
                        </w:rPr>
                      </w:pPr>
                      <w:r w:rsidRPr="003215B7">
                        <w:rPr>
                          <w:sz w:val="16"/>
                          <w:szCs w:val="16"/>
                        </w:rPr>
                        <w:t xml:space="preserve">Figure </w:t>
                      </w:r>
                      <w:r w:rsidRPr="003215B7">
                        <w:rPr>
                          <w:sz w:val="16"/>
                          <w:szCs w:val="16"/>
                        </w:rPr>
                        <w:fldChar w:fldCharType="begin"/>
                      </w:r>
                      <w:r w:rsidRPr="003215B7">
                        <w:rPr>
                          <w:sz w:val="16"/>
                          <w:szCs w:val="16"/>
                        </w:rPr>
                        <w:instrText xml:space="preserve"> SEQ Figure \* ARABIC </w:instrText>
                      </w:r>
                      <w:r w:rsidRPr="003215B7">
                        <w:rPr>
                          <w:sz w:val="16"/>
                          <w:szCs w:val="16"/>
                        </w:rPr>
                        <w:fldChar w:fldCharType="separate"/>
                      </w:r>
                      <w:r>
                        <w:rPr>
                          <w:noProof/>
                          <w:sz w:val="16"/>
                          <w:szCs w:val="16"/>
                        </w:rPr>
                        <w:t>1</w:t>
                      </w:r>
                      <w:r w:rsidRPr="003215B7">
                        <w:rPr>
                          <w:sz w:val="16"/>
                          <w:szCs w:val="16"/>
                        </w:rPr>
                        <w:fldChar w:fldCharType="end"/>
                      </w:r>
                      <w:r w:rsidRPr="003215B7">
                        <w:rPr>
                          <w:sz w:val="16"/>
                          <w:szCs w:val="16"/>
                        </w:rPr>
                        <w:t xml:space="preserve">.  Progression of cardiac amyloidosis from pre-cardiac stage to asymptomatic cardiac stage to clinical heart failure </w:t>
                      </w:r>
                      <w:r w:rsidRPr="003215B7">
                        <w:rPr>
                          <w:sz w:val="16"/>
                          <w:szCs w:val="16"/>
                        </w:rPr>
                        <w:fldChar w:fldCharType="begin"/>
                      </w:r>
                      <w:r w:rsidR="00193CE1">
                        <w:rPr>
                          <w:sz w:val="16"/>
                          <w:szCs w:val="16"/>
                        </w:rPr>
                        <w:instrText xml:space="preserve"> ADDIN EN.CITE &lt;EndNote&gt;&lt;Cite&gt;&lt;Author&gt;Lenihan&lt;/Author&gt;&lt;Year&gt;2022&lt;/Year&gt;&lt;RecNum&gt;86&lt;/RecNum&gt;&lt;DisplayText&gt;(1)&lt;/DisplayText&gt;&lt;record&gt;&lt;rec-number&gt;86&lt;/rec-number&gt;&lt;foreign-keys&gt;&lt;key app="EN" db-id="ssa0xad2o0dpafeffapx9vd05wxvvd99dzvp" timestamp="1706441056"&gt;86&lt;/key&gt;&lt;/foreign-keys&gt;&lt;ref-type name="Journal Article"&gt;17&lt;/ref-type&gt;&lt;contributors&gt;&lt;authors&gt;&lt;author&gt;Daniel Lenihan&lt;/author&gt;&lt;author&gt;Richard K. Cheng&lt;/author&gt;&lt;/authors&gt;&lt;/contributors&gt;&lt;titles&gt;&lt;title&gt;Early Treatment of Cardiac ATTR&lt;/title&gt;&lt;secondary-title&gt;JACC: CardioOncology&lt;/secondary-title&gt;&lt;/titles&gt;&lt;periodical&gt;&lt;full-title&gt;JACC: CardioOncology&lt;/full-title&gt;&lt;/periodical&gt;&lt;pages&gt;455-457&lt;/pages&gt;&lt;volume&gt;4&lt;/volume&gt;&lt;number&gt;4&lt;/number&gt;&lt;dates&gt;&lt;year&gt;2022&lt;/year&gt;&lt;/dates&gt;&lt;urls&gt;&lt;related-urls&gt;&lt;url&gt;https://www.jacc.org/doi/abs/10.1016/j.jaccao.2022.08.008&lt;/url&gt;&lt;/related-urls&gt;&lt;/urls&gt;&lt;electronic-resource-num&gt;doi:10.1016/j.jaccao.2022.08.008&lt;/electronic-resource-num&gt;&lt;/record&gt;&lt;/Cite&gt;&lt;/EndNote&gt;</w:instrText>
                      </w:r>
                      <w:r w:rsidRPr="003215B7">
                        <w:rPr>
                          <w:sz w:val="16"/>
                          <w:szCs w:val="16"/>
                        </w:rPr>
                        <w:fldChar w:fldCharType="separate"/>
                      </w:r>
                      <w:r w:rsidR="00193CE1">
                        <w:rPr>
                          <w:noProof/>
                          <w:sz w:val="16"/>
                          <w:szCs w:val="16"/>
                        </w:rPr>
                        <w:t>(1)</w:t>
                      </w:r>
                      <w:r w:rsidRPr="003215B7">
                        <w:rPr>
                          <w:sz w:val="16"/>
                          <w:szCs w:val="16"/>
                        </w:rPr>
                        <w:fldChar w:fldCharType="end"/>
                      </w:r>
                    </w:p>
                  </w:txbxContent>
                </v:textbox>
                <w10:wrap type="square" anchorx="margin"/>
              </v:shape>
            </w:pict>
          </mc:Fallback>
        </mc:AlternateContent>
      </w:r>
      <w:r w:rsidRPr="000B06B6">
        <w:rPr>
          <w:rFonts w:eastAsia="Cambria" w:cs="Cambria" w:asciiTheme="minorHAnsi" w:hAnsiTheme="minorHAnsi"/>
          <w:sz w:val="18"/>
          <w:szCs w:val="18"/>
        </w:rPr>
        <w:t xml:space="preserve">The development of atrial arrythmias and conduction disease are common in cardiac amyloid patients due to the deposition of amyloid fibrils into the atria. </w:t>
      </w:r>
      <w:r w:rsidRPr="000B06B6" w:rsidR="00AC7C0E">
        <w:rPr>
          <w:rFonts w:eastAsia="Cambria" w:cs="Cambria" w:asciiTheme="minorHAnsi" w:hAnsiTheme="minorHAnsi"/>
          <w:sz w:val="18"/>
          <w:szCs w:val="18"/>
        </w:rPr>
        <w:t>In a study of 782 patients with cardiac amyloidosis, c</w:t>
      </w:r>
      <w:r w:rsidRPr="000B06B6" w:rsidR="00AC7C0E">
        <w:rPr>
          <w:rFonts w:eastAsia="Roboto" w:cs="Roboto" w:asciiTheme="minorHAnsi" w:hAnsiTheme="minorHAnsi"/>
          <w:color w:val="212121"/>
          <w:sz w:val="18"/>
          <w:szCs w:val="18"/>
          <w:highlight w:val="white"/>
        </w:rPr>
        <w:t xml:space="preserve">onduction system disease requiring PPM is a common complication in CA that affects up to 20.6% of patients, with 50% of those </w:t>
      </w:r>
      <w:proofErr w:type="gramStart"/>
      <w:r w:rsidRPr="000B06B6" w:rsidR="00AC7C0E">
        <w:rPr>
          <w:rFonts w:eastAsia="Roboto" w:cs="Roboto" w:asciiTheme="minorHAnsi" w:hAnsiTheme="minorHAnsi"/>
          <w:color w:val="212121"/>
          <w:sz w:val="18"/>
          <w:szCs w:val="18"/>
          <w:highlight w:val="white"/>
        </w:rPr>
        <w:t>patients</w:t>
      </w:r>
      <w:proofErr w:type="gramEnd"/>
      <w:r w:rsidRPr="000B06B6" w:rsidR="00AC7C0E">
        <w:rPr>
          <w:rFonts w:eastAsia="Roboto" w:cs="Roboto" w:asciiTheme="minorHAnsi" w:hAnsiTheme="minorHAnsi"/>
          <w:color w:val="212121"/>
          <w:sz w:val="18"/>
          <w:szCs w:val="18"/>
          <w:highlight w:val="white"/>
        </w:rPr>
        <w:t xml:space="preserve"> requiring PPM prior to diagnosis of CA</w:t>
      </w:r>
      <w:r w:rsidRPr="000B06B6" w:rsidR="00AC7C0E">
        <w:rPr>
          <w:rFonts w:eastAsia="Roboto" w:cs="Roboto" w:asciiTheme="minorHAnsi" w:hAnsiTheme="minorHAnsi"/>
          <w:color w:val="212121"/>
          <w:sz w:val="18"/>
          <w:szCs w:val="18"/>
        </w:rPr>
        <w:t xml:space="preserve"> </w:t>
      </w:r>
      <w:r w:rsidRPr="000B06B6" w:rsidR="00AC7C0E">
        <w:rPr>
          <w:rFonts w:eastAsia="Roboto" w:cs="Roboto" w:asciiTheme="minorHAnsi" w:hAnsiTheme="minorHAnsi"/>
          <w:color w:val="212121"/>
          <w:sz w:val="18"/>
          <w:szCs w:val="18"/>
        </w:rPr>
        <w:fldChar w:fldCharType="begin">
          <w:fldData xml:space="preserve">PEVuZE5vdGU+PENpdGU+PEF1dGhvcj5TYXR1cmk8L0F1dGhvcj48WWVhcj4yMDIzPC9ZZWFyPjxS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</w:fldData>
        </w:fldChar>
      </w:r>
      <w:r w:rsidR="00193CE1">
        <w:rPr>
          <w:rFonts w:eastAsia="Roboto" w:cs="Roboto" w:asciiTheme="minorHAnsi" w:hAnsiTheme="minorHAnsi"/>
          <w:color w:val="212121"/>
          <w:sz w:val="18"/>
          <w:szCs w:val="18"/>
        </w:rPr>
        <w:instrText xml:space="preserve"> ADDIN EN.CITE </w:instrText>
      </w:r>
      <w:r w:rsidR="00193CE1">
        <w:rPr>
          <w:rFonts w:eastAsia="Roboto" w:cs="Roboto" w:asciiTheme="minorHAnsi" w:hAnsiTheme="minorHAnsi"/>
          <w:color w:val="212121"/>
          <w:sz w:val="18"/>
          <w:szCs w:val="18"/>
        </w:rPr>
        <w:fldChar w:fldCharType="begin">
          <w:fldData xml:space="preserve">PEVuZE5vdGU+PENpdGU+PEF1dGhvcj5TYXR1cmk8L0F1dGhvcj48WWVhcj4yMDIzPC9ZZWFyPjxS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</w:fldData>
        </w:fldChar>
      </w:r>
      <w:r w:rsidR="00193CE1">
        <w:rPr>
          <w:rFonts w:eastAsia="Roboto" w:cs="Roboto" w:asciiTheme="minorHAnsi" w:hAnsiTheme="minorHAnsi"/>
          <w:color w:val="212121"/>
          <w:sz w:val="18"/>
          <w:szCs w:val="18"/>
        </w:rPr>
        <w:instrText xml:space="preserve"> ADDIN EN.CITE.DATA </w:instrText>
      </w:r>
      <w:r w:rsidR="00193CE1">
        <w:rPr>
          <w:rFonts w:eastAsia="Roboto" w:cs="Roboto" w:asciiTheme="minorHAnsi" w:hAnsiTheme="minorHAnsi"/>
          <w:color w:val="212121"/>
          <w:sz w:val="18"/>
          <w:szCs w:val="18"/>
        </w:rPr>
      </w:r>
      <w:r w:rsidR="00193CE1">
        <w:rPr>
          <w:rFonts w:eastAsia="Roboto" w:cs="Roboto" w:asciiTheme="minorHAnsi" w:hAnsiTheme="minorHAnsi"/>
          <w:color w:val="212121"/>
          <w:sz w:val="18"/>
          <w:szCs w:val="18"/>
        </w:rPr>
        <w:fldChar w:fldCharType="end"/>
      </w:r>
      <w:r w:rsidRPr="000B06B6" w:rsidR="00AC7C0E">
        <w:rPr>
          <w:rFonts w:eastAsia="Roboto" w:cs="Roboto" w:asciiTheme="minorHAnsi" w:hAnsiTheme="minorHAnsi"/>
          <w:color w:val="212121"/>
          <w:sz w:val="18"/>
          <w:szCs w:val="18"/>
        </w:rPr>
      </w:r>
      <w:r w:rsidRPr="000B06B6" w:rsidR="00AC7C0E">
        <w:rPr>
          <w:rFonts w:eastAsia="Roboto" w:cs="Roboto" w:asciiTheme="minorHAnsi" w:hAnsiTheme="minorHAnsi"/>
          <w:color w:val="212121"/>
          <w:sz w:val="18"/>
          <w:szCs w:val="18"/>
        </w:rPr>
        <w:fldChar w:fldCharType="separate"/>
      </w:r>
      <w:r w:rsidR="00193CE1">
        <w:rPr>
          <w:rFonts w:eastAsia="Roboto" w:cs="Roboto" w:asciiTheme="minorHAnsi" w:hAnsiTheme="minorHAnsi"/>
          <w:noProof/>
          <w:color w:val="212121"/>
          <w:sz w:val="18"/>
          <w:szCs w:val="18"/>
        </w:rPr>
        <w:t>(15)</w:t>
      </w:r>
      <w:r w:rsidRPr="000B06B6" w:rsidR="00AC7C0E">
        <w:rPr>
          <w:rFonts w:eastAsia="Roboto" w:cs="Roboto" w:asciiTheme="minorHAnsi" w:hAnsiTheme="minorHAnsi"/>
          <w:color w:val="212121"/>
          <w:sz w:val="18"/>
          <w:szCs w:val="18"/>
        </w:rPr>
        <w:fldChar w:fldCharType="end"/>
      </w:r>
      <w:r w:rsidRPr="000B06B6" w:rsidR="00AC7C0E">
        <w:rPr>
          <w:rFonts w:eastAsia="Roboto" w:cs="Roboto" w:asciiTheme="minorHAnsi" w:hAnsiTheme="minorHAnsi"/>
          <w:color w:val="212121"/>
          <w:sz w:val="18"/>
          <w:szCs w:val="18"/>
        </w:rPr>
        <w:t>.</w:t>
      </w:r>
      <w:r w:rsidRPr="000B06B6" w:rsidR="00AC7C0E">
        <w:rPr>
          <w:rFonts w:eastAsia="Cambria" w:cs="Cambria" w:asciiTheme="minorHAnsi" w:hAnsiTheme="minorHAnsi"/>
          <w:sz w:val="18"/>
          <w:szCs w:val="18"/>
        </w:rPr>
        <w:t xml:space="preserve"> </w:t>
      </w:r>
      <w:r w:rsidRPr="000B06B6">
        <w:rPr>
          <w:rFonts w:eastAsia="Cambria" w:cs="Cambria" w:asciiTheme="minorHAnsi" w:hAnsiTheme="minorHAnsi"/>
          <w:sz w:val="18"/>
          <w:szCs w:val="18"/>
        </w:rPr>
        <w:t>At Eastern Health, 30% of patients with ATTR-C</w:t>
      </w:r>
      <w:r w:rsidRPr="000B06B6" w:rsidR="0073415C">
        <w:rPr>
          <w:rFonts w:eastAsia="Cambria" w:cs="Cambria" w:asciiTheme="minorHAnsi" w:hAnsiTheme="minorHAnsi"/>
          <w:sz w:val="18"/>
          <w:szCs w:val="18"/>
        </w:rPr>
        <w:t>M</w:t>
      </w:r>
      <w:r w:rsidRPr="000B06B6">
        <w:rPr>
          <w:rFonts w:eastAsia="Cambria" w:cs="Cambria" w:asciiTheme="minorHAnsi" w:hAnsiTheme="minorHAnsi"/>
          <w:sz w:val="18"/>
          <w:szCs w:val="18"/>
        </w:rPr>
        <w:t xml:space="preserve"> have required the placement of a pacemaker, either prior to the diagnosis of ATTR-C</w:t>
      </w:r>
      <w:r w:rsidRPr="000B06B6" w:rsidR="0073415C">
        <w:rPr>
          <w:rFonts w:eastAsia="Cambria" w:cs="Cambria" w:asciiTheme="minorHAnsi" w:hAnsiTheme="minorHAnsi"/>
          <w:sz w:val="18"/>
          <w:szCs w:val="18"/>
        </w:rPr>
        <w:t>M</w:t>
      </w:r>
      <w:r w:rsidRPr="000B06B6">
        <w:rPr>
          <w:rFonts w:eastAsia="Cambria" w:cs="Cambria" w:asciiTheme="minorHAnsi" w:hAnsiTheme="minorHAnsi"/>
          <w:sz w:val="18"/>
          <w:szCs w:val="18"/>
        </w:rPr>
        <w:t xml:space="preserve"> or during their treatment course. It has been suggested that amyloid deposits in the atria may precede amyloid infiltration into the ventricle, potentially providing an opportunity for earlier diagnosis of ATTR. To support this hypothesis, a retrospective cohort study studied patients with both cardiac amyloid and advanced conduction disease and found that in approximately 50% of cases, the implantation of a pacemaker preceded the diagnosis of ATTR-C</w:t>
      </w:r>
      <w:r w:rsidRPr="000B06B6" w:rsidR="0073415C">
        <w:rPr>
          <w:rFonts w:eastAsia="Cambria" w:cs="Cambria" w:asciiTheme="minorHAnsi" w:hAnsiTheme="minorHAnsi"/>
          <w:sz w:val="18"/>
          <w:szCs w:val="18"/>
        </w:rPr>
        <w:t>M</w:t>
      </w:r>
      <w:r w:rsidRPr="000B06B6">
        <w:rPr>
          <w:rFonts w:eastAsia="Cambria" w:cs="Cambria" w:asciiTheme="minorHAnsi" w:hAnsiTheme="minorHAnsi"/>
          <w:sz w:val="18"/>
          <w:szCs w:val="18"/>
        </w:rPr>
        <w:t xml:space="preserve"> by 4 years</w:t>
      </w:r>
      <w:r w:rsidRPr="000B06B6" w:rsidR="00E17661">
        <w:rPr>
          <w:rFonts w:eastAsia="Cambria" w:cs="Cambria" w:asciiTheme="minorHAnsi" w:hAnsiTheme="minorHAnsi"/>
          <w:sz w:val="18"/>
          <w:szCs w:val="18"/>
        </w:rPr>
        <w:t xml:space="preserve"> </w:t>
      </w:r>
      <w:r w:rsidRPr="000B06B6" w:rsidR="00E17661">
        <w:rPr>
          <w:rFonts w:eastAsia="Cambria" w:cs="Cambria" w:asciiTheme="minorHAnsi" w:hAnsiTheme="minorHAnsi"/>
          <w:sz w:val="18"/>
          <w:szCs w:val="18"/>
        </w:rPr>
        <w:fldChar w:fldCharType="begin"/>
      </w:r>
      <w:r w:rsidR="00193CE1">
        <w:rPr>
          <w:rFonts w:eastAsia="Cambria" w:cs="Cambria" w:asciiTheme="minorHAnsi" w:hAnsiTheme="minorHAnsi"/>
          <w:sz w:val="18"/>
          <w:szCs w:val="18"/>
        </w:rPr>
        <w:instrText xml:space="preserve"> ADDIN EN.CITE &lt;EndNote&gt;&lt;Cite&gt;&lt;Author&gt;Rehorn&lt;/Author&gt;&lt;Year&gt;2020&lt;/Year&gt;&lt;RecNum&gt;56&lt;/RecNum&gt;&lt;DisplayText&gt;(16)&lt;/DisplayText&gt;&lt;record&gt;&lt;rec-number&gt;56&lt;/rec-number&gt;&lt;foreign-keys&gt;&lt;key app="EN" db-id="ssa0xad2o0dpafeffapx9vd05wxvvd99dzvp" timestamp="1702129320"&gt;56&lt;/key&gt;&lt;/foreign-keys&gt;&lt;ref-type name="Journal Article"&gt;17&lt;/ref-type&gt;&lt;contributors&gt;&lt;authors&gt;&lt;author&gt;Rehorn, M. R.&lt;/author&gt;&lt;author&gt;Loungani, R. S.&lt;/author&gt;&lt;author&gt;Black-Maier, E.&lt;/author&gt;&lt;author&gt;Coniglio, A. C.&lt;/author&gt;&lt;author&gt;Karra, R.&lt;/author&gt;&lt;author&gt;Pokorney, S. D.&lt;/author&gt;&lt;author&gt;Khouri, M. G.&lt;/author&gt;&lt;/authors&gt;&lt;/contributors&gt;&lt;auth-address&gt;Division of Cardiology, Duke University Hospital, Durham, North Carolina, USA.&amp;#xD;Division of Cardiology, Duke University Hospital, Durham, North Carolina, USA. Electronic address: michel.khouri@duke.edu.&lt;/auth-address&gt;&lt;titles&gt;&lt;title&gt;Cardiac Implantable Electronic Devices: A Window Into the Evolution of Conduction Disease in Cardiac Amyloidosis&lt;/title&gt;&lt;secondary-title&gt;JACC Clin Electrophysiol&lt;/secondary-title&gt;&lt;/titles&gt;&lt;periodical&gt;&lt;full-title&gt;JACC Clin Electrophysiol&lt;/full-title&gt;&lt;/periodical&gt;&lt;pages&gt;1144-1154&lt;/pages&gt;&lt;volume&gt;6&lt;/volume&gt;&lt;number&gt;9&lt;/number&gt;&lt;edition&gt;20200826&lt;/edition&gt;&lt;keywords&gt;&lt;keyword&gt;Aged&lt;/keyword&gt;&lt;keyword&gt;*Amyloid Neuropathies, Familial&lt;/keyword&gt;&lt;keyword&gt;Arrhythmias, Cardiac/epidemiology/etiology&lt;/keyword&gt;&lt;keyword&gt;Cardiac Conduction System Disease&lt;/keyword&gt;&lt;keyword&gt;*Defibrillators, Implantable/adverse effects&lt;/keyword&gt;&lt;keyword&gt;Electronics&lt;/keyword&gt;&lt;keyword&gt;Female&lt;/keyword&gt;&lt;keyword&gt;Humans&lt;/keyword&gt;&lt;keyword&gt;Male&lt;/keyword&gt;&lt;keyword&gt;atrial fibrillation&lt;/keyword&gt;&lt;keyword&gt;cardiac amyloidosis&lt;/keyword&gt;&lt;keyword&gt;conduction disease&lt;/keyword&gt;&lt;keyword&gt;defibrillator&lt;/keyword&gt;&lt;/keywords&gt;&lt;dates&gt;&lt;year&gt;2020&lt;/year&gt;&lt;pub-dates&gt;&lt;date&gt;Sep&lt;/date&gt;&lt;/pub-dates&gt;&lt;/dates&gt;&lt;isbn&gt;2405-500x&lt;/isbn&gt;&lt;accession-num&gt;32972550&lt;/accession-num&gt;&lt;urls&gt;&lt;/urls&gt;&lt;electronic-resource-num&gt;10.1016/j.jacep.2020.04.020&lt;/electronic-resource-num&gt;&lt;remote-database-provider&gt;NLM&lt;/remote-database-provider&gt;&lt;language&gt;eng&lt;/language&gt;&lt;/record&gt;&lt;/Cite&gt;&lt;/EndNote&gt;</w:instrText>
      </w:r>
      <w:r w:rsidRPr="000B06B6" w:rsidR="00E17661">
        <w:rPr>
          <w:rFonts w:eastAsia="Cambria" w:cs="Cambria" w:asciiTheme="minorHAnsi" w:hAnsiTheme="minorHAnsi"/>
          <w:sz w:val="18"/>
          <w:szCs w:val="18"/>
        </w:rPr>
        <w:fldChar w:fldCharType="separate"/>
      </w:r>
      <w:r w:rsidR="00193CE1">
        <w:rPr>
          <w:rFonts w:eastAsia="Cambria" w:cs="Cambria" w:asciiTheme="minorHAnsi" w:hAnsiTheme="minorHAnsi"/>
          <w:noProof/>
          <w:sz w:val="18"/>
          <w:szCs w:val="18"/>
        </w:rPr>
        <w:t>(16)</w:t>
      </w:r>
      <w:r w:rsidRPr="000B06B6" w:rsidR="00E17661">
        <w:rPr>
          <w:rFonts w:eastAsia="Cambria" w:cs="Cambria" w:asciiTheme="minorHAnsi" w:hAnsiTheme="minorHAnsi"/>
          <w:sz w:val="18"/>
          <w:szCs w:val="18"/>
        </w:rPr>
        <w:fldChar w:fldCharType="end"/>
      </w:r>
      <w:r w:rsidRPr="000B06B6">
        <w:rPr>
          <w:rFonts w:eastAsia="Cambria" w:cs="Cambria" w:asciiTheme="minorHAnsi" w:hAnsiTheme="minorHAnsi"/>
          <w:sz w:val="18"/>
          <w:szCs w:val="18"/>
        </w:rPr>
        <w:t xml:space="preserve">. </w:t>
      </w:r>
      <w:r w:rsidRPr="000B06B6" w:rsidR="00AC7C0E">
        <w:rPr>
          <w:rFonts w:eastAsia="Cambria" w:cs="Cambria" w:asciiTheme="minorHAnsi" w:hAnsiTheme="minorHAnsi"/>
          <w:sz w:val="18"/>
          <w:szCs w:val="18"/>
        </w:rPr>
        <w:t>Additionally, in a retrospective study of patients with AL amyloidosis, 20% of patients diagnosed with AL amyloidosis had been diagnosed with arrhythmias 2 years preceding the diagnosis of AL amyloidosis</w:t>
      </w:r>
      <w:r w:rsidRPr="000B06B6" w:rsidR="00AC7C0E">
        <w:rPr>
          <w:rFonts w:eastAsia="Cambria" w:cs="Cambria" w:asciiTheme="minorHAnsi" w:hAnsiTheme="minorHAnsi"/>
          <w:sz w:val="18"/>
          <w:szCs w:val="18"/>
        </w:rPr>
        <w:fldChar w:fldCharType="begin"/>
      </w:r>
      <w:r w:rsidR="00193CE1">
        <w:rPr>
          <w:rFonts w:eastAsia="Cambria" w:cs="Cambria" w:asciiTheme="minorHAnsi" w:hAnsiTheme="minorHAnsi"/>
          <w:sz w:val="18"/>
          <w:szCs w:val="18"/>
        </w:rPr>
        <w:instrText xml:space="preserve"> ADDIN EN.CITE &lt;EndNote&gt;&lt;Cite&gt;&lt;Author&gt;D&amp;apos;Souza&lt;/Author&gt;&lt;Year&gt;2024&lt;/Year&gt;&lt;RecNum&gt;98&lt;/RecNum&gt;&lt;DisplayText&gt;(17)&lt;/DisplayText&gt;&lt;record&gt;&lt;rec-number&gt;98&lt;/rec-number&gt;&lt;foreign-keys&gt;&lt;key app="EN" db-id="ssa0xad2o0dpafeffapx9vd05wxvvd99dzvp" timestamp="1708750770"&gt;98&lt;/key&gt;&lt;/foreign-keys&gt;&lt;ref-type name="Journal Article"&gt;17&lt;/ref-type&gt;&lt;contributors&gt;&lt;authors&gt;&lt;author&gt;D&amp;apos;Souza, A.&lt;/author&gt;&lt;author&gt;Singh, A.&lt;/author&gt;&lt;author&gt;Szabo, A.&lt;/author&gt;&lt;author&gt;Lian, Q.&lt;/author&gt;&lt;author&gt;Pezzin, L.&lt;/author&gt;&lt;author&gt;Sparapani, R.&lt;/author&gt;&lt;/authors&gt;&lt;/contributors&gt;&lt;auth-address&gt;Medical College of Wisconsin.&lt;/auth-address&gt;&lt;titles&gt;&lt;title&gt;Timing and co-occurrence of symptoms prior to a diagnosis of light chain (AL) amyloidosis&lt;/title&gt;&lt;secondary-title&gt;Res Sq&lt;/secondary-title&gt;&lt;/titles&gt;&lt;periodical&gt;&lt;full-title&gt;Res Sq&lt;/full-title&gt;&lt;/periodical&gt;&lt;edition&gt;20240103&lt;/edition&gt;&lt;keywords&gt;&lt;keyword&gt;amyloid&lt;/keyword&gt;&lt;keyword&gt;early diagnosis&lt;/keyword&gt;&lt;keyword&gt;precursor diagnoses&lt;/keyword&gt;&lt;/keywords&gt;&lt;dates&gt;&lt;year&gt;2024&lt;/year&gt;&lt;pub-dates&gt;&lt;date&gt;Jan 3&lt;/date&gt;&lt;/pub-dates&gt;&lt;/dates&gt;&lt;accession-num&gt;38260686&lt;/accession-num&gt;&lt;urls&gt;&lt;/urls&gt;&lt;custom1&gt;Declaration of interests: The authors report no conflict of interest. Research reported in this publication was supported by R01 HL166339 from the National Heart, Lung, and Blood Institute. The content is solely the responsibility of the authors and does not necessarily represent the official views of the National Institutes of Health. The data reported here have been supplied by the Medical College of Wisconsin Clinical Research Data Warehouse. The interpretation and reporting of these data are the responsibility of the author(s) and in no way should be seen as an official policy of or interpretation by the Medical College of Wisconsin.&lt;/custom1&gt;&lt;custom2&gt;PMC10802702&lt;/custom2&gt;&lt;electronic-resource-num&gt;10.21203/rs.3.rs-3788661/v1&lt;/electronic-resource-num&gt;&lt;remote-database-provider&gt;NLM&lt;/remote-database-provider&gt;&lt;language&gt;eng&lt;/language&gt;&lt;/record&gt;&lt;/Cite&gt;&lt;/EndNote&gt;</w:instrText>
      </w:r>
      <w:r w:rsidRPr="000B06B6" w:rsidR="00AC7C0E">
        <w:rPr>
          <w:rFonts w:eastAsia="Cambria" w:cs="Cambria" w:asciiTheme="minorHAnsi" w:hAnsiTheme="minorHAnsi"/>
          <w:sz w:val="18"/>
          <w:szCs w:val="18"/>
        </w:rPr>
        <w:fldChar w:fldCharType="separate"/>
      </w:r>
      <w:r w:rsidR="00193CE1">
        <w:rPr>
          <w:rFonts w:eastAsia="Cambria" w:cs="Cambria" w:asciiTheme="minorHAnsi" w:hAnsiTheme="minorHAnsi"/>
          <w:noProof/>
          <w:sz w:val="18"/>
          <w:szCs w:val="18"/>
        </w:rPr>
        <w:t>(17)</w:t>
      </w:r>
      <w:r w:rsidRPr="000B06B6" w:rsidR="00AC7C0E">
        <w:rPr>
          <w:rFonts w:eastAsia="Cambria" w:cs="Cambria" w:asciiTheme="minorHAnsi" w:hAnsiTheme="minorHAnsi"/>
          <w:sz w:val="18"/>
          <w:szCs w:val="18"/>
        </w:rPr>
        <w:fldChar w:fldCharType="end"/>
      </w:r>
      <w:r w:rsidRPr="000B06B6" w:rsidR="00AC7C0E">
        <w:rPr>
          <w:rFonts w:eastAsia="Cambria" w:cs="Cambria" w:asciiTheme="minorHAnsi" w:hAnsiTheme="minorHAnsi"/>
          <w:sz w:val="18"/>
          <w:szCs w:val="18"/>
        </w:rPr>
        <w:t xml:space="preserve">. </w:t>
      </w:r>
    </w:p>
    <w:p w:rsidRPr="000B06B6" w:rsidR="0073415C" w:rsidP="0073415C" w:rsidRDefault="00000000" w14:paraId="30385943" w14:textId="7097DA6B">
      <w:pPr>
        <w:pBdr>
          <w:top w:val="nil"/>
          <w:left w:val="nil"/>
          <w:bottom w:val="nil"/>
          <w:right w:val="nil"/>
          <w:between w:val="nil"/>
        </w:pBdr>
        <w:tabs>
          <w:tab w:val="left" w:pos="426"/>
        </w:tabs>
        <w:spacing w:after="200"/>
        <w:rPr>
          <w:rFonts w:eastAsia="Cambria" w:cs="Cambria" w:asciiTheme="minorHAnsi" w:hAnsiTheme="minorHAnsi"/>
          <w:color w:val="000000"/>
          <w:sz w:val="18"/>
          <w:szCs w:val="18"/>
        </w:rPr>
      </w:pPr>
      <w:r w:rsidRPr="000B06B6">
        <w:rPr>
          <w:rFonts w:asciiTheme="minorHAnsi" w:hAnsiTheme="minorHAnsi"/>
          <w:noProof/>
          <w:sz w:val="18"/>
          <w:szCs w:val="18"/>
        </w:rPr>
        <mc:AlternateContent>
          <mc:Choice Requires="wps">
            <w:drawing>
              <wp:anchor distT="0" distB="0" distL="114300" distR="114300" simplePos="0" relativeHeight="251661312" behindDoc="0" locked="0" layoutInCell="1" hidden="0" allowOverlap="1" wp14:anchorId="6A195CA6" wp14:editId="6A0444B6">
                <wp:simplePos x="0" y="0"/>
                <wp:positionH relativeFrom="column">
                  <wp:posOffset>4508500</wp:posOffset>
                </wp:positionH>
                <wp:positionV relativeFrom="paragraph">
                  <wp:posOffset>1219200</wp:posOffset>
                </wp:positionV>
                <wp:extent cx="2052320" cy="12700"/>
                <wp:effectExtent l="0" t="0" r="0" b="0"/>
                <wp:wrapSquare wrapText="bothSides" distT="0" distB="0" distL="114300" distR="114300"/>
                <wp:docPr id="2" name="Rectangle 2"/>
                <wp:cNvGraphicFramePr/>
                <a:graphic xmlns:a="http://schemas.openxmlformats.org/drawingml/2006/main">
                  <a:graphicData uri="http://schemas.microsoft.com/office/word/2010/wordprocessingShape">
                    <wps:wsp>
                      <wps:cNvSpPr/>
                      <wps:spPr>
                        <a:xfrm>
                          <a:off x="4319840" y="3779683"/>
                          <a:ext cx="2052320" cy="635"/>
                        </a:xfrm>
                        <a:prstGeom prst="rect">
                          <a:avLst/>
                        </a:prstGeom>
                        <a:solidFill>
                          <a:srgbClr val="FFFFFF"/>
                        </a:solidFill>
                        <a:ln>
                          <a:noFill/>
                        </a:ln>
                      </wps:spPr>
                      <wps:txbx>
                        <w:txbxContent>
                          <w:p w:rsidR="005F3EF2" w:rsidRDefault="00000000" w14:paraId="6A8FF2A7" w14:textId="77777777">
                            <w:pPr>
                              <w:spacing w:after="200"/>
                              <w:textDirection w:val="btLr"/>
                            </w:pPr>
                            <w:proofErr w:type="gramStart"/>
                            <w:r>
                              <w:rPr>
                                <w:rFonts w:ascii="Arial" w:hAnsi="Arial" w:eastAsia="Arial" w:cs="Arial"/>
                                <w:i/>
                                <w:color w:val="1F497D"/>
                                <w:sz w:val="18"/>
                              </w:rPr>
                              <w:t>Figure  SEQ</w:t>
                            </w:r>
                            <w:proofErr w:type="gramEnd"/>
                            <w:r>
                              <w:rPr>
                                <w:rFonts w:ascii="Arial" w:hAnsi="Arial" w:eastAsia="Arial" w:cs="Arial"/>
                                <w:i/>
                                <w:color w:val="1F497D"/>
                                <w:sz w:val="18"/>
                              </w:rPr>
                              <w:t xml:space="preserve"> Figure \* ARABIC 2. How to Identify Transthyretin Cardiac Amyloidosis</w:t>
                            </w:r>
                          </w:p>
                        </w:txbxContent>
                      </wps:txbx>
                      <wps:bodyPr spcFirstLastPara="1" wrap="square" lIns="0" tIns="0" rIns="0" bIns="0" anchor="t" anchorCtr="0">
                        <a:noAutofit/>
                      </wps:bodyPr>
                    </wps:wsp>
                  </a:graphicData>
                </a:graphic>
              </wp:anchor>
            </w:drawing>
          </mc:Choice>
          <mc:Fallback>
            <w:pict w14:anchorId="6DE61336">
              <v:rect id="Rectangle 2" style="position:absolute;margin-left:355pt;margin-top:96pt;width:161.6pt;height:1pt;z-index:251661312;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w14:anchorId="6A195CA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">
                <v:textbox inset="0,0,0,0">
                  <w:txbxContent>
                    <w:p w:rsidR="005F3EF2" w:rsidRDefault="00000000" w14:paraId="42F8CDC4" w14:textId="77777777">
                      <w:pPr>
                        <w:spacing w:after="200"/>
                        <w:textDirection w:val="btLr"/>
                      </w:pPr>
                      <w:proofErr w:type="gramStart"/>
                      <w:r>
                        <w:rPr>
                          <w:rFonts w:ascii="Arial" w:hAnsi="Arial" w:eastAsia="Arial" w:cs="Arial"/>
                          <w:i/>
                          <w:color w:val="1F497D"/>
                          <w:sz w:val="18"/>
                        </w:rPr>
                        <w:t>Figure  SEQ</w:t>
                      </w:r>
                      <w:proofErr w:type="gramEnd"/>
                      <w:r>
                        <w:rPr>
                          <w:rFonts w:ascii="Arial" w:hAnsi="Arial" w:eastAsia="Arial" w:cs="Arial"/>
                          <w:i/>
                          <w:color w:val="1F497D"/>
                          <w:sz w:val="18"/>
                        </w:rPr>
                        <w:t xml:space="preserve"> Figure \* ARABIC 2. How to Identify Transthyretin Cardiac Amyloidosis</w:t>
                      </w:r>
                    </w:p>
                  </w:txbxContent>
                </v:textbox>
                <w10:wrap type="square"/>
              </v:rect>
            </w:pict>
          </mc:Fallback>
        </mc:AlternateContent>
      </w:r>
      <w:r w:rsidRPr="000B06B6" w:rsidR="0073415C">
        <w:rPr>
          <w:rFonts w:eastAsia="Cambria" w:cs="Cambria" w:asciiTheme="minorHAnsi" w:hAnsiTheme="minorHAnsi"/>
          <w:color w:val="000000"/>
          <w:sz w:val="18"/>
          <w:szCs w:val="18"/>
        </w:rPr>
        <w:t>However, the feasibility of screening patients with conduction disease for cardiac amyloidosis is not known. We</w:t>
      </w:r>
      <w:r w:rsidRPr="000B06B6">
        <w:rPr>
          <w:rFonts w:eastAsia="Cambria" w:cs="Cambria" w:asciiTheme="minorHAnsi" w:hAnsiTheme="minorHAnsi"/>
          <w:color w:val="000000"/>
          <w:sz w:val="18"/>
          <w:szCs w:val="18"/>
        </w:rPr>
        <w:t xml:space="preserve"> sought to conduct </w:t>
      </w:r>
      <w:r w:rsidRPr="000B06B6" w:rsidR="0073415C">
        <w:rPr>
          <w:rFonts w:eastAsia="Cambria" w:cs="Cambria" w:asciiTheme="minorHAnsi" w:hAnsiTheme="minorHAnsi"/>
          <w:color w:val="000000"/>
          <w:sz w:val="18"/>
          <w:szCs w:val="18"/>
        </w:rPr>
        <w:t>both a</w:t>
      </w:r>
      <w:r w:rsidRPr="000B06B6">
        <w:rPr>
          <w:rFonts w:eastAsia="Cambria" w:cs="Cambria" w:asciiTheme="minorHAnsi" w:hAnsiTheme="minorHAnsi"/>
          <w:color w:val="000000"/>
          <w:sz w:val="18"/>
          <w:szCs w:val="18"/>
        </w:rPr>
        <w:t xml:space="preserve"> </w:t>
      </w:r>
      <w:r w:rsidRPr="000B06B6" w:rsidR="0073415C">
        <w:rPr>
          <w:rFonts w:eastAsia="Cambria" w:cs="Cambria" w:asciiTheme="minorHAnsi" w:hAnsiTheme="minorHAnsi"/>
          <w:color w:val="000000"/>
          <w:sz w:val="18"/>
          <w:szCs w:val="18"/>
        </w:rPr>
        <w:t xml:space="preserve">retrospective and </w:t>
      </w:r>
      <w:r w:rsidRPr="000B06B6">
        <w:rPr>
          <w:rFonts w:eastAsia="Cambria" w:cs="Cambria" w:asciiTheme="minorHAnsi" w:hAnsiTheme="minorHAnsi"/>
          <w:color w:val="000000"/>
          <w:sz w:val="18"/>
          <w:szCs w:val="18"/>
        </w:rPr>
        <w:t>prospective observational stud</w:t>
      </w:r>
      <w:r w:rsidRPr="000B06B6" w:rsidR="0073415C">
        <w:rPr>
          <w:rFonts w:eastAsia="Cambria" w:cs="Cambria" w:asciiTheme="minorHAnsi" w:hAnsiTheme="minorHAnsi"/>
          <w:color w:val="000000"/>
          <w:sz w:val="18"/>
          <w:szCs w:val="18"/>
        </w:rPr>
        <w:t>y to determine the prevalence of cardiac amyloidosis detected before and after the implantation of a targeted screening protocol.</w:t>
      </w:r>
    </w:p>
    <w:p w:rsidRPr="000B06B6" w:rsidR="005F3EF2" w:rsidP="0073415C" w:rsidRDefault="00000000" w14:paraId="4706D6B2" w14:textId="5591E36F">
      <w:pPr>
        <w:pBdr>
          <w:top w:val="nil"/>
          <w:left w:val="nil"/>
          <w:bottom w:val="nil"/>
          <w:right w:val="nil"/>
          <w:between w:val="nil"/>
        </w:pBdr>
        <w:tabs>
          <w:tab w:val="left" w:pos="426"/>
        </w:tabs>
        <w:spacing w:after="200"/>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Objectives:</w:t>
      </w:r>
    </w:p>
    <w:p w:rsidRPr="000B06B6" w:rsidR="005F3EF2" w:rsidRDefault="003339B8" w14:paraId="4E07252B" w14:textId="2A6FD6F6">
      <w:pPr>
        <w:tabs>
          <w:tab w:val="left" w:pos="0"/>
        </w:tabs>
        <w:ind w:right="720"/>
        <w:jc w:val="both"/>
        <w:rPr>
          <w:rFonts w:eastAsia="Cambria" w:cs="Cambria" w:asciiTheme="minorHAnsi" w:hAnsiTheme="minorHAnsi"/>
          <w:color w:val="000000"/>
          <w:sz w:val="18"/>
          <w:szCs w:val="18"/>
        </w:rPr>
      </w:pPr>
      <w:r w:rsidRPr="000B06B6">
        <w:rPr>
          <w:rFonts w:asciiTheme="minorHAnsi" w:hAnsiTheme="minorHAnsi"/>
          <w:noProof/>
          <w:sz w:val="18"/>
          <w:szCs w:val="18"/>
        </w:rPr>
        <mc:AlternateContent>
          <mc:Choice Requires="wps">
            <w:drawing>
              <wp:anchor distT="0" distB="0" distL="114300" distR="114300" simplePos="0" relativeHeight="251665408" behindDoc="0" locked="0" layoutInCell="1" allowOverlap="1" wp14:anchorId="37BF070E" wp14:editId="0C58AE97">
                <wp:simplePos x="0" y="0"/>
                <wp:positionH relativeFrom="column">
                  <wp:posOffset>4206240</wp:posOffset>
                </wp:positionH>
                <wp:positionV relativeFrom="paragraph">
                  <wp:posOffset>5080</wp:posOffset>
                </wp:positionV>
                <wp:extent cx="2156460" cy="391795"/>
                <wp:effectExtent l="0" t="0" r="0" b="8255"/>
                <wp:wrapSquare wrapText="bothSides"/>
                <wp:docPr id="1134800623" name="Text Box 1"/>
                <wp:cNvGraphicFramePr/>
                <a:graphic xmlns:a="http://schemas.openxmlformats.org/drawingml/2006/main">
                  <a:graphicData uri="http://schemas.microsoft.com/office/word/2010/wordprocessingShape">
                    <wps:wsp>
                      <wps:cNvSpPr txBox="1"/>
                      <wps:spPr>
                        <a:xfrm>
                          <a:off x="0" y="0"/>
                          <a:ext cx="2156460" cy="391795"/>
                        </a:xfrm>
                        <a:prstGeom prst="rect">
                          <a:avLst/>
                        </a:prstGeom>
                        <a:solidFill>
                          <a:prstClr val="white"/>
                        </a:solidFill>
                        <a:ln>
                          <a:noFill/>
                        </a:ln>
                      </wps:spPr>
                      <wps:txbx>
                        <w:txbxContent>
                          <w:p w:rsidRPr="003215B7" w:rsidR="003215B7" w:rsidP="003215B7" w:rsidRDefault="003215B7" w14:paraId="0642203E" w14:textId="51954580">
                            <w:pPr>
                              <w:pStyle w:val="Caption"/>
                              <w:rPr>
                                <w:noProof/>
                                <w:sz w:val="22"/>
                                <w:szCs w:val="22"/>
                              </w:rPr>
                            </w:pPr>
                            <w:r w:rsidRPr="003215B7">
                              <w:rPr>
                                <w:sz w:val="16"/>
                                <w:szCs w:val="16"/>
                              </w:rPr>
                              <w:t xml:space="preserve">Figure </w:t>
                            </w:r>
                            <w:r w:rsidRPr="003215B7">
                              <w:rPr>
                                <w:sz w:val="16"/>
                                <w:szCs w:val="16"/>
                              </w:rPr>
                              <w:fldChar w:fldCharType="begin"/>
                            </w:r>
                            <w:r w:rsidRPr="003215B7">
                              <w:rPr>
                                <w:sz w:val="16"/>
                                <w:szCs w:val="16"/>
                              </w:rPr>
                              <w:instrText xml:space="preserve"> SEQ Figure \* ARABIC </w:instrText>
                            </w:r>
                            <w:r w:rsidRPr="003215B7">
                              <w:rPr>
                                <w:sz w:val="16"/>
                                <w:szCs w:val="16"/>
                              </w:rPr>
                              <w:fldChar w:fldCharType="separate"/>
                            </w:r>
                            <w:r w:rsidRPr="003215B7">
                              <w:rPr>
                                <w:noProof/>
                                <w:sz w:val="16"/>
                                <w:szCs w:val="16"/>
                              </w:rPr>
                              <w:t>2</w:t>
                            </w:r>
                            <w:r w:rsidRPr="003215B7">
                              <w:rPr>
                                <w:sz w:val="16"/>
                                <w:szCs w:val="16"/>
                              </w:rPr>
                              <w:fldChar w:fldCharType="end"/>
                            </w:r>
                            <w:r w:rsidRPr="003215B7">
                              <w:rPr>
                                <w:sz w:val="16"/>
                                <w:szCs w:val="16"/>
                              </w:rPr>
                              <w:t xml:space="preserve">. Chronological relationship between known associated conditions of cardiac amyloidosis and overt cardiac failure </w:t>
                            </w:r>
                            <w:r w:rsidRPr="003215B7">
                              <w:rPr>
                                <w:sz w:val="16"/>
                                <w:szCs w:val="16"/>
                              </w:rPr>
                              <w:fldChar w:fldCharType="begin"/>
                            </w:r>
                            <w:r w:rsidRPr="003215B7">
                              <w:rPr>
                                <w:sz w:val="16"/>
                                <w:szCs w:val="16"/>
                              </w:rPr>
                              <w:instrText xml:space="preserve"> ADDIN EN.CITE &lt;EndNote&gt;&lt;Cite&gt;&lt;Author&gt;Izumiya&lt;/Author&gt;&lt;Year&gt;2021&lt;/Year&gt;&lt;RecNum&gt;87&lt;/RecNum&gt;&lt;DisplayText&gt;(5)&lt;/DisplayText&gt;&lt;record&gt;&lt;rec-number&gt;87&lt;/rec-number&gt;&lt;foreign-keys&gt;&lt;key app="EN" db-id="ssa0xad2o0dpafeffapx9vd05wxvvd99dzvp" timestamp="1706441180"&gt;87&lt;/key&gt;&lt;/foreign-keys&gt;&lt;ref-type name="Journal Article"&gt;17&lt;/ref-type&gt;&lt;contributors&gt;&lt;authors&gt;&lt;author&gt;Izumiya, Y.&lt;/author&gt;&lt;author&gt;Hayashi, H.&lt;/author&gt;&lt;author&gt;Ishikawa, H.&lt;/author&gt;&lt;author&gt;Shibata, A.&lt;/author&gt;&lt;author&gt;Yoshiyama, M.&lt;/author&gt;&lt;/authors&gt;&lt;/contributors&gt;&lt;auth-address&gt;Department of Cardiovascular Medicine, Osaka City University Graduate School of Medicine, Japan.&lt;/auth-address&gt;&lt;titles&gt;&lt;title&gt;How to Identify Transthyretin Cardiac Amyloidosis at an Early Stage&lt;/title&gt;&lt;secondary-title&gt;Intern Med&lt;/secondary-title&gt;&lt;/titles&gt;&lt;periodical&gt;&lt;full-title&gt;Intern Med&lt;/full-title&gt;&lt;/periodical&gt;&lt;pages&gt;1-7&lt;/pages&gt;&lt;volume&gt;60&lt;/volume&gt;&lt;number&gt;1&lt;/number&gt;&lt;edition&gt;20200721&lt;/edition&gt;&lt;keywords&gt;&lt;keyword&gt;*Amyloid Neuropathies, Familial/diagnosis&lt;/keyword&gt;&lt;keyword&gt;Early Diagnosis&lt;/keyword&gt;&lt;keyword&gt;*Heart Failure/diagnosis/etiology&lt;/keyword&gt;&lt;keyword&gt;Humans&lt;/keyword&gt;&lt;keyword&gt;*Immunoglobulin Light-chain Amyloidosis&lt;/keyword&gt;&lt;keyword&gt;Prealbumin/genetics&lt;/keyword&gt;&lt;keyword&gt;cardiac involvement&lt;/keyword&gt;&lt;keyword&gt;histology&lt;/keyword&gt;&lt;keyword&gt;transthyretin amyloidosis&lt;/keyword&gt;&lt;/keywords&gt;&lt;dates&gt;&lt;year&gt;2021&lt;/year&gt;&lt;pub-dates&gt;&lt;date&gt;Jan 1&lt;/date&gt;&lt;/pub-dates&gt;&lt;/dates&gt;&lt;isbn&gt;0918-2918 (Print)&amp;#xD;0918-2918&lt;/isbn&gt;&lt;accession-num&gt;32713926&lt;/accession-num&gt;&lt;urls&gt;&lt;/urls&gt;&lt;custom1&gt;Author&amp;apos;s disclosure of potential Conflicts of Interest (COI). Yasuhiro Izumiya: Honoraria, Pfizer.&lt;/custom1&gt;&lt;custom2&gt;PMC7835474&lt;/custom2&gt;&lt;electronic-resource-num&gt;10.2169/internalmedicine.5505-20&lt;/electronic-resource-num&gt;&lt;remote-database-provider&gt;NLM&lt;/remote-database-provider&gt;&lt;language&gt;eng&lt;/language&gt;&lt;/record&gt;&lt;/Cite&gt;&lt;/EndNote&gt;</w:instrText>
                            </w:r>
                            <w:r w:rsidRPr="003215B7">
                              <w:rPr>
                                <w:sz w:val="16"/>
                                <w:szCs w:val="16"/>
                              </w:rPr>
                              <w:fldChar w:fldCharType="separate"/>
                            </w:r>
                            <w:r w:rsidRPr="003215B7">
                              <w:rPr>
                                <w:noProof/>
                                <w:sz w:val="16"/>
                                <w:szCs w:val="16"/>
                              </w:rPr>
                              <w:t>(5)</w:t>
                            </w:r>
                            <w:r w:rsidRPr="003215B7">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CF50CA4">
              <v:shape id="_x0000_s1029" style="position:absolute;left:0;text-align:left;margin-left:331.2pt;margin-top:.4pt;width:169.8pt;height:30.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" w14:anchorId="37BF070E">
                <v:textbox inset="0,0,0,0">
                  <w:txbxContent>
                    <w:p w:rsidRPr="003215B7" w:rsidR="003215B7" w:rsidP="003215B7" w:rsidRDefault="003215B7" w14:paraId="1D793958" w14:textId="51954580">
                      <w:pPr>
                        <w:pStyle w:val="Caption"/>
                        <w:rPr>
                          <w:noProof/>
                          <w:sz w:val="22"/>
                          <w:szCs w:val="22"/>
                        </w:rPr>
                      </w:pPr>
                      <w:r w:rsidRPr="003215B7">
                        <w:rPr>
                          <w:sz w:val="16"/>
                          <w:szCs w:val="16"/>
                        </w:rPr>
                        <w:t xml:space="preserve">Figure </w:t>
                      </w:r>
                      <w:r w:rsidRPr="003215B7">
                        <w:rPr>
                          <w:sz w:val="16"/>
                          <w:szCs w:val="16"/>
                        </w:rPr>
                        <w:fldChar w:fldCharType="begin"/>
                      </w:r>
                      <w:r w:rsidRPr="003215B7">
                        <w:rPr>
                          <w:sz w:val="16"/>
                          <w:szCs w:val="16"/>
                        </w:rPr>
                        <w:instrText xml:space="preserve"> SEQ Figure \* ARABIC </w:instrText>
                      </w:r>
                      <w:r w:rsidRPr="003215B7">
                        <w:rPr>
                          <w:sz w:val="16"/>
                          <w:szCs w:val="16"/>
                        </w:rPr>
                        <w:fldChar w:fldCharType="separate"/>
                      </w:r>
                      <w:r w:rsidRPr="003215B7">
                        <w:rPr>
                          <w:noProof/>
                          <w:sz w:val="16"/>
                          <w:szCs w:val="16"/>
                        </w:rPr>
                        <w:t>2</w:t>
                      </w:r>
                      <w:r w:rsidRPr="003215B7">
                        <w:rPr>
                          <w:sz w:val="16"/>
                          <w:szCs w:val="16"/>
                        </w:rPr>
                        <w:fldChar w:fldCharType="end"/>
                      </w:r>
                      <w:r w:rsidRPr="003215B7">
                        <w:rPr>
                          <w:sz w:val="16"/>
                          <w:szCs w:val="16"/>
                        </w:rPr>
                        <w:t xml:space="preserve">. Chronological relationship between known associated conditions of cardiac amyloidosis and overt cardiac failure </w:t>
                      </w:r>
                      <w:r w:rsidRPr="003215B7">
                        <w:rPr>
                          <w:sz w:val="16"/>
                          <w:szCs w:val="16"/>
                        </w:rPr>
                        <w:fldChar w:fldCharType="begin"/>
                      </w:r>
                      <w:r w:rsidRPr="003215B7">
                        <w:rPr>
                          <w:sz w:val="16"/>
                          <w:szCs w:val="16"/>
                        </w:rPr>
                        <w:instrText xml:space="preserve"> ADDIN EN.CITE &lt;EndNote&gt;&lt;Cite&gt;&lt;Author&gt;Izumiya&lt;/Author&gt;&lt;Year&gt;2021&lt;/Year&gt;&lt;RecNum&gt;87&lt;/RecNum&gt;&lt;DisplayText&gt;(5)&lt;/DisplayText&gt;&lt;record&gt;&lt;rec-number&gt;87&lt;/rec-number&gt;&lt;foreign-keys&gt;&lt;key app="EN" db-id="ssa0xad2o0dpafeffapx9vd05wxvvd99dzvp" timestamp="1706441180"&gt;87&lt;/key&gt;&lt;/foreign-keys&gt;&lt;ref-type name="Journal Article"&gt;17&lt;/ref-type&gt;&lt;contributors&gt;&lt;authors&gt;&lt;author&gt;Izumiya, Y.&lt;/author&gt;&lt;author&gt;Hayashi, H.&lt;/author&gt;&lt;author&gt;Ishikawa, H.&lt;/author&gt;&lt;author&gt;Shibata, A.&lt;/author&gt;&lt;author&gt;Yoshiyama, M.&lt;/author&gt;&lt;/authors&gt;&lt;/contributors&gt;&lt;auth-address&gt;Department of Cardiovascular Medicine, Osaka City University Graduate School of Medicine, Japan.&lt;/auth-address&gt;&lt;titles&gt;&lt;title&gt;How to Identify Transthyretin Cardiac Amyloidosis at an Early Stage&lt;/title&gt;&lt;secondary-title&gt;Intern Med&lt;/secondary-title&gt;&lt;/titles&gt;&lt;periodical&gt;&lt;full-title&gt;Intern Med&lt;/full-title&gt;&lt;/periodical&gt;&lt;pages&gt;1-7&lt;/pages&gt;&lt;volume&gt;60&lt;/volume&gt;&lt;number&gt;1&lt;/number&gt;&lt;edition&gt;20200721&lt;/edition&gt;&lt;keywords&gt;&lt;keyword&gt;*Amyloid Neuropathies, Familial/diagnosis&lt;/keyword&gt;&lt;keyword&gt;Early Diagnosis&lt;/keyword&gt;&lt;keyword&gt;*Heart Failure/diagnosis/etiology&lt;/keyword&gt;&lt;keyword&gt;Humans&lt;/keyword&gt;&lt;keyword&gt;*Immunoglobulin Light-chain Amyloidosis&lt;/keyword&gt;&lt;keyword&gt;Prealbumin/genetics&lt;/keyword&gt;&lt;keyword&gt;cardiac involvement&lt;/keyword&gt;&lt;keyword&gt;histology&lt;/keyword&gt;&lt;keyword&gt;transthyretin amyloidosis&lt;/keyword&gt;&lt;/keywords&gt;&lt;dates&gt;&lt;year&gt;2021&lt;/year&gt;&lt;pub-dates&gt;&lt;date&gt;Jan 1&lt;/date&gt;&lt;/pub-dates&gt;&lt;/dates&gt;&lt;isbn&gt;0918-2918 (Print)&amp;#xD;0918-2918&lt;/isbn&gt;&lt;accession-num&gt;32713926&lt;/accession-num&gt;&lt;urls&gt;&lt;/urls&gt;&lt;custom1&gt;Author&amp;apos;s disclosure of potential Conflicts of Interest (COI). Yasuhiro Izumiya: Honoraria, Pfizer.&lt;/custom1&gt;&lt;custom2&gt;PMC7835474&lt;/custom2&gt;&lt;electronic-resource-num&gt;10.2169/internalmedicine.5505-20&lt;/electronic-resource-num&gt;&lt;remote-database-provider&gt;NLM&lt;/remote-database-provider&gt;&lt;language&gt;eng&lt;/language&gt;&lt;/record&gt;&lt;/Cite&gt;&lt;/EndNote&gt;</w:instrText>
                      </w:r>
                      <w:r w:rsidRPr="003215B7">
                        <w:rPr>
                          <w:sz w:val="16"/>
                          <w:szCs w:val="16"/>
                        </w:rPr>
                        <w:fldChar w:fldCharType="separate"/>
                      </w:r>
                      <w:r w:rsidRPr="003215B7">
                        <w:rPr>
                          <w:noProof/>
                          <w:sz w:val="16"/>
                          <w:szCs w:val="16"/>
                        </w:rPr>
                        <w:t>(5)</w:t>
                      </w:r>
                      <w:r w:rsidRPr="003215B7">
                        <w:rPr>
                          <w:sz w:val="16"/>
                          <w:szCs w:val="16"/>
                        </w:rPr>
                        <w:fldChar w:fldCharType="end"/>
                      </w:r>
                    </w:p>
                  </w:txbxContent>
                </v:textbox>
                <w10:wrap type="square"/>
              </v:shape>
            </w:pict>
          </mc:Fallback>
        </mc:AlternateContent>
      </w:r>
      <w:r w:rsidRPr="000B06B6">
        <w:rPr>
          <w:rFonts w:eastAsia="Cambria" w:cs="Cambria" w:asciiTheme="minorHAnsi" w:hAnsiTheme="minorHAnsi"/>
          <w:color w:val="000000"/>
          <w:sz w:val="18"/>
          <w:szCs w:val="18"/>
        </w:rPr>
        <w:t xml:space="preserve">Primary objectives </w:t>
      </w:r>
    </w:p>
    <w:p w:rsidRPr="000B06B6" w:rsidR="005F3EF2" w:rsidRDefault="005F3EF2" w14:paraId="0329AFE0" w14:textId="674B0BAB">
      <w:pPr>
        <w:tabs>
          <w:tab w:val="left" w:pos="0"/>
        </w:tabs>
        <w:ind w:right="720"/>
        <w:jc w:val="both"/>
        <w:rPr>
          <w:rFonts w:eastAsia="Cambria" w:cs="Cambria" w:asciiTheme="minorHAnsi" w:hAnsiTheme="minorHAnsi"/>
          <w:color w:val="000000"/>
          <w:sz w:val="18"/>
          <w:szCs w:val="18"/>
        </w:rPr>
      </w:pPr>
    </w:p>
    <w:p w:rsidRPr="000B06B6" w:rsidR="005F3EF2" w:rsidP="0073415C" w:rsidRDefault="00000000" w14:paraId="714CE243" w14:textId="026480C7">
      <w:pPr>
        <w:tabs>
          <w:tab w:val="left" w:pos="0"/>
          <w:tab w:val="left" w:pos="3360"/>
        </w:tabs>
        <w:ind w:right="720"/>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For the prospective cohort, we seek to </w:t>
      </w:r>
      <w:r w:rsidRPr="000B06B6" w:rsidR="0073415C">
        <w:rPr>
          <w:rFonts w:eastAsia="Cambria" w:cs="Cambria" w:asciiTheme="minorHAnsi" w:hAnsiTheme="minorHAnsi"/>
          <w:color w:val="000000"/>
          <w:sz w:val="18"/>
          <w:szCs w:val="18"/>
        </w:rPr>
        <w:tab/>
      </w:r>
    </w:p>
    <w:p w:rsidRPr="000B06B6" w:rsidR="005F3EF2" w:rsidRDefault="005F3EF2" w14:paraId="34678ED8" w14:textId="0E18D3E4">
      <w:pPr>
        <w:pBdr>
          <w:top w:val="nil"/>
          <w:left w:val="nil"/>
          <w:bottom w:val="nil"/>
          <w:right w:val="nil"/>
          <w:between w:val="nil"/>
        </w:pBdr>
        <w:tabs>
          <w:tab w:val="left" w:pos="0"/>
        </w:tabs>
        <w:ind w:left="720" w:right="720"/>
        <w:jc w:val="both"/>
        <w:rPr>
          <w:rFonts w:eastAsia="Cambria" w:cs="Cambria" w:asciiTheme="minorHAnsi" w:hAnsiTheme="minorHAnsi"/>
          <w:color w:val="000000"/>
          <w:sz w:val="18"/>
          <w:szCs w:val="18"/>
        </w:rPr>
      </w:pPr>
    </w:p>
    <w:p w:rsidRPr="000B06B6" w:rsidR="005F3EF2" w:rsidRDefault="00000000" w14:paraId="03DFC758" w14:textId="7E6FC804">
      <w:pPr>
        <w:tabs>
          <w:tab w:val="left" w:pos="0"/>
        </w:tabs>
        <w:ind w:right="720"/>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imary endpoint</w:t>
      </w:r>
    </w:p>
    <w:p w:rsidRPr="000B06B6" w:rsidR="005F3EF2" w:rsidRDefault="00000000" w14:paraId="3AEF2A66" w14:textId="56955DAA">
      <w:pPr>
        <w:numPr>
          <w:ilvl w:val="0"/>
          <w:numId w:val="5"/>
        </w:numPr>
        <w:pBdr>
          <w:top w:val="nil"/>
          <w:left w:val="nil"/>
          <w:bottom w:val="nil"/>
          <w:right w:val="nil"/>
          <w:between w:val="nil"/>
        </w:pBdr>
        <w:tabs>
          <w:tab w:val="left" w:pos="0"/>
        </w:tabs>
        <w:ind w:right="720"/>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revalence of cardiac amyloidosis </w:t>
      </w:r>
      <w:r w:rsidRPr="000B06B6">
        <w:rPr>
          <w:rFonts w:eastAsia="Cambria" w:cs="Cambria" w:asciiTheme="minorHAnsi" w:hAnsiTheme="minorHAnsi"/>
          <w:sz w:val="18"/>
          <w:szCs w:val="18"/>
        </w:rPr>
        <w:t>diagnosis</w:t>
      </w:r>
      <w:r w:rsidRPr="000B06B6">
        <w:rPr>
          <w:rFonts w:eastAsia="Cambria" w:cs="Cambria" w:asciiTheme="minorHAnsi" w:hAnsiTheme="minorHAnsi"/>
          <w:color w:val="000000"/>
          <w:sz w:val="18"/>
          <w:szCs w:val="18"/>
        </w:rPr>
        <w:t xml:space="preserve"> inpatients 65 years or older undergoing permanent pacemaker implantation. </w:t>
      </w:r>
    </w:p>
    <w:p w:rsidRPr="000B06B6" w:rsidR="005F3EF2" w:rsidRDefault="005F3EF2" w14:paraId="043A6413" w14:textId="5175A647">
      <w:pPr>
        <w:pBdr>
          <w:top w:val="nil"/>
          <w:left w:val="nil"/>
          <w:bottom w:val="nil"/>
          <w:right w:val="nil"/>
          <w:between w:val="nil"/>
        </w:pBdr>
        <w:tabs>
          <w:tab w:val="left" w:pos="0"/>
        </w:tabs>
        <w:ind w:left="720" w:right="720"/>
        <w:jc w:val="both"/>
        <w:rPr>
          <w:rFonts w:eastAsia="Cambria" w:cs="Cambria" w:asciiTheme="minorHAnsi" w:hAnsiTheme="minorHAnsi"/>
          <w:color w:val="000000"/>
          <w:sz w:val="18"/>
          <w:szCs w:val="18"/>
        </w:rPr>
      </w:pPr>
    </w:p>
    <w:p w:rsidRPr="000B06B6" w:rsidR="005F3EF2" w:rsidRDefault="00000000" w14:paraId="4F1DD849" w14:textId="543EAEC1">
      <w:pPr>
        <w:tabs>
          <w:tab w:val="left" w:pos="0"/>
        </w:tabs>
        <w:ind w:right="720"/>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Secondary endpoints </w:t>
      </w:r>
    </w:p>
    <w:p w:rsidRPr="000B06B6" w:rsidR="005F3EF2" w:rsidRDefault="00000000" w14:paraId="46FF48E1" w14:textId="1A758B5B">
      <w:pPr>
        <w:numPr>
          <w:ilvl w:val="0"/>
          <w:numId w:val="7"/>
        </w:numPr>
        <w:pBdr>
          <w:top w:val="nil"/>
          <w:left w:val="nil"/>
          <w:bottom w:val="nil"/>
          <w:right w:val="nil"/>
          <w:between w:val="nil"/>
        </w:pBdr>
        <w:spacing w:line="256"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ssessment of the average timing of conduction disease in the disease course of ATTR-C</w:t>
      </w:r>
      <w:r w:rsidRPr="000B06B6" w:rsidR="0073415C">
        <w:rPr>
          <w:rFonts w:eastAsia="Cambria" w:cs="Cambria" w:asciiTheme="minorHAnsi" w:hAnsiTheme="minorHAnsi"/>
          <w:color w:val="000000"/>
          <w:sz w:val="18"/>
          <w:szCs w:val="18"/>
        </w:rPr>
        <w:t>M</w:t>
      </w:r>
      <w:r w:rsidRPr="000B06B6">
        <w:rPr>
          <w:rFonts w:eastAsia="Cambria" w:cs="Cambria" w:asciiTheme="minorHAnsi" w:hAnsiTheme="minorHAnsi"/>
          <w:color w:val="000000"/>
          <w:sz w:val="18"/>
          <w:szCs w:val="18"/>
        </w:rPr>
        <w:t>. In patients with positive PYP scintigraphy scans, assessment of the degree of cardiac involvement with traditional echocardiographic parameters, ventricular and atrial strain. In addition, grading of heart failure symptoms on NYHA class and pro-BNP.</w:t>
      </w:r>
    </w:p>
    <w:p w:rsidRPr="000B06B6" w:rsidR="005F3EF2" w:rsidRDefault="00000000" w14:paraId="4A9BA9D8" w14:textId="5BE24E91">
      <w:pPr>
        <w:numPr>
          <w:ilvl w:val="0"/>
          <w:numId w:val="7"/>
        </w:numPr>
        <w:pBdr>
          <w:top w:val="nil"/>
          <w:left w:val="nil"/>
          <w:bottom w:val="nil"/>
          <w:right w:val="nil"/>
          <w:between w:val="nil"/>
        </w:pBdr>
        <w:spacing w:line="256"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omparison of prevalence of ATTR-C</w:t>
      </w:r>
      <w:r w:rsidRPr="000B06B6" w:rsidR="0073415C">
        <w:rPr>
          <w:rFonts w:eastAsia="Cambria" w:cs="Cambria" w:asciiTheme="minorHAnsi" w:hAnsiTheme="minorHAnsi"/>
          <w:color w:val="000000"/>
          <w:sz w:val="18"/>
          <w:szCs w:val="18"/>
        </w:rPr>
        <w:t>M</w:t>
      </w:r>
      <w:r w:rsidRPr="000B06B6">
        <w:rPr>
          <w:rFonts w:eastAsia="Cambria" w:cs="Cambria" w:asciiTheme="minorHAnsi" w:hAnsiTheme="minorHAnsi"/>
          <w:color w:val="000000"/>
          <w:sz w:val="18"/>
          <w:szCs w:val="18"/>
        </w:rPr>
        <w:t xml:space="preserve"> in historic cohort of patients over 65 years old who received PPMs over the past </w:t>
      </w:r>
      <w:r w:rsidRPr="000B06B6" w:rsidR="0073415C">
        <w:rPr>
          <w:rFonts w:eastAsia="Cambria" w:cs="Cambria" w:asciiTheme="minorHAnsi" w:hAnsiTheme="minorHAnsi"/>
          <w:color w:val="000000"/>
          <w:sz w:val="18"/>
          <w:szCs w:val="18"/>
        </w:rPr>
        <w:t xml:space="preserve">9 </w:t>
      </w:r>
      <w:r w:rsidRPr="000B06B6">
        <w:rPr>
          <w:rFonts w:eastAsia="Cambria" w:cs="Cambria" w:asciiTheme="minorHAnsi" w:hAnsiTheme="minorHAnsi"/>
          <w:color w:val="000000"/>
          <w:sz w:val="18"/>
          <w:szCs w:val="18"/>
        </w:rPr>
        <w:t xml:space="preserve">years who did not undergo routine screening. </w:t>
      </w:r>
    </w:p>
    <w:p w:rsidRPr="000B06B6" w:rsidR="005F3EF2" w:rsidRDefault="00000000" w14:paraId="50CF8F98" w14:textId="77777777">
      <w:pPr>
        <w:pBdr>
          <w:top w:val="nil"/>
          <w:left w:val="nil"/>
          <w:bottom w:val="nil"/>
          <w:right w:val="nil"/>
          <w:between w:val="nil"/>
        </w:pBdr>
        <w:spacing w:line="256"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 </w:t>
      </w:r>
    </w:p>
    <w:p w:rsidRPr="000B06B6" w:rsidR="005F3EF2" w:rsidRDefault="00000000" w14:paraId="45C4A90A" w14:textId="77777777">
      <w:pPr>
        <w:numPr>
          <w:ilvl w:val="0"/>
          <w:numId w:val="12"/>
        </w:numPr>
        <w:pBdr>
          <w:top w:val="nil"/>
          <w:left w:val="nil"/>
          <w:bottom w:val="nil"/>
          <w:right w:val="nil"/>
          <w:between w:val="nil"/>
        </w:pBdr>
        <w:tabs>
          <w:tab w:val="left" w:pos="0"/>
        </w:tabs>
        <w:ind w:right="720"/>
        <w:jc w:val="both"/>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Descriptive study design</w:t>
      </w:r>
    </w:p>
    <w:p w:rsidRPr="000B06B6" w:rsidR="005F3EF2" w:rsidRDefault="00000000" w14:paraId="2495B0E9" w14:textId="2010A9F7">
      <w:pPr>
        <w:pBdr>
          <w:top w:val="nil"/>
          <w:left w:val="nil"/>
          <w:bottom w:val="nil"/>
          <w:right w:val="nil"/>
          <w:between w:val="nil"/>
        </w:pBdr>
        <w:jc w:val="both"/>
        <w:rPr>
          <w:rFonts w:eastAsia="Cambria" w:cs="Cambria" w:asciiTheme="minorHAnsi" w:hAnsiTheme="minorHAnsi"/>
          <w:color w:val="000000"/>
          <w:sz w:val="18"/>
          <w:szCs w:val="18"/>
        </w:rPr>
      </w:pPr>
      <w:bookmarkStart w:name="_heading=h.2s8eyo1" w:colFirst="0" w:colLast="0" w:id="0"/>
      <w:bookmarkEnd w:id="0"/>
      <w:r w:rsidRPr="000B06B6">
        <w:rPr>
          <w:rFonts w:eastAsia="Cambria" w:cs="Cambria" w:asciiTheme="minorHAnsi" w:hAnsiTheme="minorHAnsi"/>
          <w:color w:val="000000"/>
          <w:sz w:val="18"/>
          <w:szCs w:val="18"/>
        </w:rPr>
        <w:t xml:space="preserve">Single-centre cohort study </w:t>
      </w:r>
      <w:r w:rsidRPr="000B06B6">
        <w:rPr>
          <w:rFonts w:eastAsia="Cambria" w:cs="Cambria" w:asciiTheme="minorHAnsi" w:hAnsiTheme="minorHAnsi"/>
          <w:sz w:val="18"/>
          <w:szCs w:val="18"/>
        </w:rPr>
        <w:t>to assess the</w:t>
      </w:r>
      <w:r w:rsidRPr="000B06B6">
        <w:rPr>
          <w:rFonts w:eastAsia="Cambria" w:cs="Cambria" w:asciiTheme="minorHAnsi" w:hAnsiTheme="minorHAnsi"/>
          <w:color w:val="000000"/>
          <w:sz w:val="18"/>
          <w:szCs w:val="18"/>
        </w:rPr>
        <w:t xml:space="preserve"> feasibility of screening older patients with new conduction disease requiring pacemaker insertion for cardiac amyloidosis. Retrospective review of similar population of patients who have received PPM implantation in past 5 years.</w:t>
      </w:r>
    </w:p>
    <w:p w:rsidRPr="000B06B6" w:rsidR="005F3EF2" w:rsidRDefault="005F3EF2" w14:paraId="1DB0B10A" w14:textId="33D5F0BD">
      <w:pPr>
        <w:pBdr>
          <w:top w:val="nil"/>
          <w:left w:val="nil"/>
          <w:bottom w:val="nil"/>
          <w:right w:val="nil"/>
          <w:between w:val="nil"/>
        </w:pBdr>
        <w:ind w:left="360"/>
        <w:jc w:val="both"/>
        <w:rPr>
          <w:rFonts w:eastAsia="Cambria" w:cs="Cambria" w:asciiTheme="minorHAnsi" w:hAnsiTheme="minorHAnsi"/>
          <w:b/>
          <w:color w:val="000000"/>
          <w:sz w:val="18"/>
          <w:szCs w:val="18"/>
        </w:rPr>
      </w:pPr>
    </w:p>
    <w:p w:rsidRPr="000B06B6" w:rsidR="005F3EF2" w:rsidRDefault="00000000" w14:paraId="1E8490AC" w14:textId="77777777">
      <w:pPr>
        <w:numPr>
          <w:ilvl w:val="0"/>
          <w:numId w:val="12"/>
        </w:numPr>
        <w:pBdr>
          <w:top w:val="nil"/>
          <w:left w:val="nil"/>
          <w:bottom w:val="nil"/>
          <w:right w:val="nil"/>
          <w:between w:val="nil"/>
        </w:pBdr>
        <w:jc w:val="both"/>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Data sources and population</w:t>
      </w:r>
    </w:p>
    <w:p w:rsidRPr="000B06B6" w:rsidR="0073415C" w:rsidP="0073415C" w:rsidRDefault="0073415C" w14:paraId="7E2C06B4" w14:textId="77777777">
      <w:pPr>
        <w:tabs>
          <w:tab w:val="left" w:pos="0"/>
        </w:tabs>
        <w:ind w:right="720"/>
        <w:jc w:val="both"/>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Prospective cohort:</w:t>
      </w:r>
    </w:p>
    <w:p w:rsidRPr="000B06B6" w:rsidR="0073415C" w:rsidP="0073415C" w:rsidRDefault="0073415C" w14:paraId="7A0A1FB9" w14:textId="77777777">
      <w:pPr>
        <w:tabs>
          <w:tab w:val="left" w:pos="0"/>
        </w:tabs>
        <w:ind w:right="720"/>
        <w:jc w:val="both"/>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Adult patients aged 65 years or older who are prospectively identified either in the clinical setting or as inpatients to have new conduction disease that requires the implantation of a cardiac implantable electronic device.</w:t>
      </w:r>
    </w:p>
    <w:p w:rsidRPr="000B06B6" w:rsidR="0073415C" w:rsidP="0073415C" w:rsidRDefault="0073415C" w14:paraId="716FF19E" w14:textId="77777777">
      <w:pPr>
        <w:pStyle w:val="ListParagraph"/>
        <w:tabs>
          <w:tab w:val="left" w:pos="0"/>
        </w:tabs>
        <w:ind w:right="720"/>
        <w:jc w:val="both"/>
        <w:rPr>
          <w:rFonts w:eastAsia="Cambria" w:cs="Cambria" w:asciiTheme="minorHAnsi" w:hAnsiTheme="minorHAnsi"/>
          <w:bCs/>
          <w:color w:val="000000"/>
          <w:sz w:val="18"/>
          <w:szCs w:val="18"/>
        </w:rPr>
      </w:pPr>
    </w:p>
    <w:p w:rsidRPr="000B06B6" w:rsidR="0073415C" w:rsidP="0073415C" w:rsidRDefault="0073415C" w14:paraId="6E952C83" w14:textId="77777777">
      <w:pPr>
        <w:tabs>
          <w:tab w:val="left" w:pos="0"/>
        </w:tabs>
        <w:ind w:right="720"/>
        <w:jc w:val="both"/>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 xml:space="preserve">Retrospective cohort: </w:t>
      </w:r>
    </w:p>
    <w:p w:rsidRPr="000B06B6" w:rsidR="0073415C" w:rsidP="0073415C" w:rsidRDefault="0073415C" w14:paraId="6BD99001" w14:textId="77777777">
      <w:pPr>
        <w:tabs>
          <w:tab w:val="left" w:pos="0"/>
        </w:tabs>
        <w:ind w:right="720"/>
        <w:jc w:val="both"/>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All adult patients aged 65 years or older undergoing cardiac implantable electronic device from 2014 (start of electronic records) to 2023.</w:t>
      </w:r>
    </w:p>
    <w:p w:rsidRPr="000B06B6" w:rsidR="005F3EF2" w:rsidRDefault="00000000" w14:paraId="721F38B1" w14:textId="77777777">
      <w:pPr>
        <w:pBdr>
          <w:top w:val="nil"/>
          <w:left w:val="nil"/>
          <w:bottom w:val="nil"/>
          <w:right w:val="nil"/>
          <w:between w:val="nil"/>
        </w:pBdr>
        <w:ind w:left="360"/>
        <w:jc w:val="both"/>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br/>
      </w:r>
      <w:r w:rsidRPr="000B06B6">
        <w:rPr>
          <w:rFonts w:eastAsia="Cambria" w:cs="Cambria" w:asciiTheme="minorHAnsi" w:hAnsiTheme="minorHAnsi"/>
          <w:b/>
          <w:color w:val="000000"/>
          <w:sz w:val="18"/>
          <w:szCs w:val="18"/>
        </w:rPr>
        <w:t xml:space="preserve">E. Inclusion and exclusion criteria </w:t>
      </w:r>
    </w:p>
    <w:p w:rsidRPr="000B06B6" w:rsidR="005F3EF2" w:rsidRDefault="00000000" w14:paraId="32CED8F6" w14:textId="77777777">
      <w:pPr>
        <w:numPr>
          <w:ilvl w:val="0"/>
          <w:numId w:val="3"/>
        </w:numPr>
        <w:pBdr>
          <w:top w:val="nil"/>
          <w:left w:val="nil"/>
          <w:bottom w:val="nil"/>
          <w:right w:val="nil"/>
          <w:between w:val="nil"/>
        </w:pBdr>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clusion criteria</w:t>
      </w:r>
    </w:p>
    <w:p w:rsidRPr="000B06B6" w:rsidR="005F3EF2" w:rsidRDefault="00000000" w14:paraId="4466162E" w14:textId="6A6943B8">
      <w:pPr>
        <w:numPr>
          <w:ilvl w:val="0"/>
          <w:numId w:val="8"/>
        </w:numPr>
        <w:pBdr>
          <w:top w:val="nil"/>
          <w:left w:val="nil"/>
          <w:bottom w:val="nil"/>
          <w:right w:val="nil"/>
          <w:between w:val="nil"/>
        </w:pBdr>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dult patients 65 or older who have new conduction disease requiring the implantation of a pacemaker. </w:t>
      </w:r>
    </w:p>
    <w:p w:rsidRPr="000B06B6" w:rsidR="005F3EF2" w:rsidRDefault="005F3EF2" w14:paraId="1B6DC120" w14:textId="77777777">
      <w:pPr>
        <w:pBdr>
          <w:top w:val="nil"/>
          <w:left w:val="nil"/>
          <w:bottom w:val="nil"/>
          <w:right w:val="nil"/>
          <w:between w:val="nil"/>
        </w:pBdr>
        <w:jc w:val="both"/>
        <w:rPr>
          <w:rFonts w:eastAsia="Cambria" w:cs="Cambria" w:asciiTheme="minorHAnsi" w:hAnsiTheme="minorHAnsi"/>
          <w:sz w:val="18"/>
          <w:szCs w:val="18"/>
        </w:rPr>
      </w:pPr>
    </w:p>
    <w:p w:rsidRPr="000B06B6" w:rsidR="005F3EF2" w:rsidRDefault="00000000" w14:paraId="5C969701" w14:textId="77777777">
      <w:pPr>
        <w:numPr>
          <w:ilvl w:val="0"/>
          <w:numId w:val="10"/>
        </w:numPr>
        <w:pBdr>
          <w:top w:val="nil"/>
          <w:left w:val="nil"/>
          <w:bottom w:val="nil"/>
          <w:right w:val="nil"/>
          <w:between w:val="nil"/>
        </w:pBdr>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Exclusion criteria</w:t>
      </w:r>
    </w:p>
    <w:p w:rsidRPr="000B06B6" w:rsidR="005F3EF2" w:rsidRDefault="00000000" w14:paraId="182BEBEA" w14:textId="77777777">
      <w:pPr>
        <w:numPr>
          <w:ilvl w:val="1"/>
          <w:numId w:val="3"/>
        </w:numPr>
        <w:pBdr>
          <w:top w:val="nil"/>
          <w:left w:val="nil"/>
          <w:bottom w:val="nil"/>
          <w:right w:val="nil"/>
          <w:between w:val="nil"/>
        </w:pBdr>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Known cardiac amyloidosis. </w:t>
      </w:r>
    </w:p>
    <w:p w:rsidRPr="000B06B6" w:rsidR="005F3EF2" w:rsidRDefault="00000000" w14:paraId="503B4A52" w14:textId="77777777">
      <w:pPr>
        <w:numPr>
          <w:ilvl w:val="1"/>
          <w:numId w:val="3"/>
        </w:numPr>
        <w:pBdr>
          <w:top w:val="nil"/>
          <w:left w:val="nil"/>
          <w:bottom w:val="nil"/>
          <w:right w:val="nil"/>
          <w:between w:val="nil"/>
        </w:pBdr>
        <w:jc w:val="both"/>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atients with a clear alternative cause of conduction disease including other infiltrative cardiomyopathies, ischaemia or medication induced conduction disease. </w:t>
      </w:r>
    </w:p>
    <w:p w:rsidRPr="000B06B6" w:rsidR="00775FD2" w:rsidP="00775FD2" w:rsidRDefault="00775FD2" w14:paraId="7C7EBB4A" w14:textId="4929AD31">
      <w:pPr>
        <w:numPr>
          <w:ilvl w:val="1"/>
          <w:numId w:val="3"/>
        </w:numPr>
        <w:pBdr>
          <w:top w:val="nil"/>
          <w:left w:val="nil"/>
          <w:bottom w:val="nil"/>
          <w:right w:val="nil"/>
          <w:between w:val="nil"/>
        </w:pBdr>
        <w:jc w:val="both"/>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Patients with life expectancy &lt; </w:t>
      </w:r>
      <w:r w:rsidR="00871416">
        <w:rPr>
          <w:rFonts w:eastAsia="Calibri" w:cs="Calibri" w:asciiTheme="minorHAnsi" w:hAnsiTheme="minorHAnsi"/>
          <w:color w:val="000000"/>
          <w:sz w:val="18"/>
          <w:szCs w:val="18"/>
        </w:rPr>
        <w:t>12</w:t>
      </w:r>
      <w:r w:rsidRPr="000B06B6">
        <w:rPr>
          <w:rFonts w:eastAsia="Calibri" w:cs="Calibri" w:asciiTheme="minorHAnsi" w:hAnsiTheme="minorHAnsi"/>
          <w:color w:val="000000"/>
          <w:sz w:val="18"/>
          <w:szCs w:val="18"/>
        </w:rPr>
        <w:t xml:space="preserve"> months or severe comorbidities where screening would not be beneficial for the individual. </w:t>
      </w:r>
    </w:p>
    <w:p w:rsidRPr="000B06B6" w:rsidR="00775FD2" w:rsidP="00775FD2" w:rsidRDefault="00775FD2" w14:paraId="39B8AAD7" w14:textId="77777777">
      <w:pPr>
        <w:pBdr>
          <w:top w:val="nil"/>
          <w:left w:val="nil"/>
          <w:bottom w:val="nil"/>
          <w:right w:val="nil"/>
          <w:between w:val="nil"/>
        </w:pBdr>
        <w:ind w:left="1440"/>
        <w:jc w:val="both"/>
        <w:rPr>
          <w:rFonts w:eastAsia="Cambria" w:cs="Cambria" w:asciiTheme="minorHAnsi" w:hAnsiTheme="minorHAnsi"/>
          <w:color w:val="000000"/>
          <w:sz w:val="18"/>
          <w:szCs w:val="18"/>
        </w:rPr>
      </w:pPr>
    </w:p>
    <w:p w:rsidRPr="000B06B6" w:rsidR="005F3EF2" w:rsidRDefault="00000000" w14:paraId="355C5C48" w14:textId="77777777">
      <w:pPr>
        <w:pBdr>
          <w:top w:val="nil"/>
          <w:left w:val="nil"/>
          <w:bottom w:val="nil"/>
          <w:right w:val="nil"/>
          <w:between w:val="nil"/>
        </w:pBd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 </w:t>
      </w:r>
      <w:r w:rsidRPr="000B06B6">
        <w:rPr>
          <w:rFonts w:eastAsia="Cambria" w:cs="Cambria" w:asciiTheme="minorHAnsi" w:hAnsiTheme="minorHAnsi"/>
          <w:b/>
          <w:color w:val="000000"/>
          <w:sz w:val="18"/>
          <w:szCs w:val="18"/>
        </w:rPr>
        <w:t xml:space="preserve">F. Sample size </w:t>
      </w:r>
    </w:p>
    <w:p w:rsidRPr="000B06B6" w:rsidR="005F3EF2" w:rsidRDefault="005F3EF2" w14:paraId="334D12C5" w14:textId="77777777">
      <w:pPr>
        <w:pBdr>
          <w:top w:val="nil"/>
          <w:left w:val="nil"/>
          <w:bottom w:val="nil"/>
          <w:right w:val="nil"/>
          <w:between w:val="nil"/>
        </w:pBdr>
        <w:rPr>
          <w:rFonts w:eastAsia="Cambria" w:cs="Cambria" w:asciiTheme="minorHAnsi" w:hAnsiTheme="minorHAnsi"/>
          <w:color w:val="000000"/>
          <w:sz w:val="18"/>
          <w:szCs w:val="18"/>
        </w:rPr>
      </w:pPr>
    </w:p>
    <w:p w:rsidRPr="000B06B6" w:rsidR="005F3EF2" w:rsidRDefault="00000000" w14:paraId="2ED5D686" w14:textId="55A4D7FE">
      <w:pPr>
        <w:pBdr>
          <w:top w:val="nil"/>
          <w:left w:val="nil"/>
          <w:bottom w:val="nil"/>
          <w:right w:val="nil"/>
          <w:between w:val="nil"/>
        </w:pBd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he exact frequency of ATTR in patients with conduction disease as the presenting complaint is unknown. The prevalence of ATTR in other </w:t>
      </w:r>
      <w:r w:rsidRPr="000B06B6" w:rsidR="001C7D3C">
        <w:rPr>
          <w:rFonts w:eastAsia="Cambria" w:cs="Cambria" w:asciiTheme="minorHAnsi" w:hAnsiTheme="minorHAnsi"/>
          <w:color w:val="000000"/>
          <w:sz w:val="18"/>
          <w:szCs w:val="18"/>
        </w:rPr>
        <w:t>high-risk</w:t>
      </w:r>
      <w:r w:rsidRPr="000B06B6">
        <w:rPr>
          <w:rFonts w:eastAsia="Cambria" w:cs="Cambria" w:asciiTheme="minorHAnsi" w:hAnsiTheme="minorHAnsi"/>
          <w:color w:val="000000"/>
          <w:sz w:val="18"/>
          <w:szCs w:val="18"/>
        </w:rPr>
        <w:t xml:space="preserve"> conditions are: HFpEF 5-17%, severe aortic stenosis (13-22%) and carpal tunnel syndrome (11.6%)</w:t>
      </w:r>
      <w:r w:rsidRPr="000B06B6" w:rsidR="00E17661">
        <w:rPr>
          <w:rFonts w:eastAsia="Cambria" w:cs="Cambria" w:asciiTheme="minorHAnsi" w:hAnsiTheme="minorHAnsi"/>
          <w:color w:val="000000"/>
          <w:sz w:val="18"/>
          <w:szCs w:val="18"/>
        </w:rPr>
        <w:fldChar w:fldCharType="begin">
          <w:fldData xml:space="preserve">PEVuZE5vdGU+PENpdGU+PEF1dGhvcj5IYWhuPC9BdXRob3I+PFllYXI+MjAxODwvWWVhcj48UmVj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IYWhuPC9BdXRob3I+PFllYXI+MjAxODwvWWVhcj48UmVj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Pr="000B06B6" w:rsidR="00E17661">
        <w:rPr>
          <w:rFonts w:eastAsia="Cambria" w:cs="Cambria" w:asciiTheme="minorHAnsi" w:hAnsiTheme="minorHAnsi"/>
          <w:color w:val="000000"/>
          <w:sz w:val="18"/>
          <w:szCs w:val="18"/>
        </w:rPr>
      </w:r>
      <w:r w:rsidRPr="000B06B6" w:rsidR="00E17661">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8, 18)</w:t>
      </w:r>
      <w:r w:rsidRPr="000B06B6" w:rsidR="00E17661">
        <w:rPr>
          <w:rFonts w:eastAsia="Cambria" w:cs="Cambria" w:asciiTheme="minorHAnsi" w:hAnsiTheme="minorHAnsi"/>
          <w:color w:val="000000"/>
          <w:sz w:val="18"/>
          <w:szCs w:val="18"/>
        </w:rPr>
        <w:fldChar w:fldCharType="end"/>
      </w:r>
      <w:r w:rsidRPr="000B06B6" w:rsidR="00E17661">
        <w:rPr>
          <w:rFonts w:eastAsia="Cambria" w:cs="Cambria" w:asciiTheme="minorHAnsi" w:hAnsiTheme="minorHAnsi"/>
          <w:color w:val="000000"/>
          <w:sz w:val="18"/>
          <w:szCs w:val="18"/>
        </w:rPr>
        <w:t>.</w:t>
      </w:r>
      <w:r w:rsidRPr="000B06B6">
        <w:rPr>
          <w:rFonts w:eastAsia="Cambria" w:cs="Cambria" w:asciiTheme="minorHAnsi" w:hAnsiTheme="minorHAnsi"/>
          <w:color w:val="000000"/>
          <w:sz w:val="18"/>
          <w:szCs w:val="18"/>
        </w:rPr>
        <w:t>It is reasonable to presume that the prevalence of ATTR in conduction disease is similar to these other conditions. Therefore, based on an expected frequency of 5%, a 5% two-tailed alpha-risk and a precision of ± 3%, we would estimate that 203 patients would be required. Given patient refusal and lost to follow up, we would aim to recruit 220 patients</w:t>
      </w:r>
      <w:r w:rsidRPr="000B06B6" w:rsidR="000B3003">
        <w:rPr>
          <w:rFonts w:eastAsia="Cambria" w:cs="Cambria" w:asciiTheme="minorHAnsi" w:hAnsiTheme="minorHAnsi"/>
          <w:color w:val="000000"/>
          <w:sz w:val="18"/>
          <w:szCs w:val="18"/>
        </w:rPr>
        <w:fldChar w:fldCharType="begin"/>
      </w:r>
      <w:r w:rsidR="00193CE1">
        <w:rPr>
          <w:rFonts w:eastAsia="Cambria" w:cs="Cambria" w:asciiTheme="minorHAnsi" w:hAnsiTheme="minorHAnsi"/>
          <w:color w:val="000000"/>
          <w:sz w:val="18"/>
          <w:szCs w:val="18"/>
        </w:rPr>
        <w:instrText xml:space="preserve"> ADDIN EN.CITE &lt;EndNote&gt;&lt;Cite&gt;&lt;Author&gt;Pourhoseingholi&lt;/Author&gt;&lt;Year&gt;2013&lt;/Year&gt;&lt;RecNum&gt;89&lt;/RecNum&gt;&lt;DisplayText&gt;(19)&lt;/DisplayText&gt;&lt;record&gt;&lt;rec-number&gt;89&lt;/rec-number&gt;&lt;foreign-keys&gt;&lt;key app="EN" db-id="ssa0xad2o0dpafeffapx9vd05wxvvd99dzvp" timestamp="1706442021"&gt;89&lt;/key&gt;&lt;/foreign-keys&gt;&lt;ref-type name="Journal Article"&gt;17&lt;/ref-type&gt;&lt;contributors&gt;&lt;authors&gt;&lt;author&gt;Pourhoseingholi, M. A.&lt;/author&gt;&lt;author&gt;Vahedi, M.&lt;/author&gt;&lt;author&gt;Rahimzadeh, M.&lt;/author&gt;&lt;/authors&gt;&lt;/contributors&gt;&lt;auth-address&gt;Department of Biostatistics, Shahid Beheshti University of Medical Sciences, Tehran, Iran.&amp;#xD;Department of Epidemiology and Biostatistics, School of Public Health, Tehran University of Medical Sciences, Tehran, Iran.&amp;#xD;Alborz University of Medical Sciences, Karaj, Iran.&lt;/auth-address&gt;&lt;titles&gt;&lt;title&gt;Sample size calculation in medical studies&lt;/title&gt;&lt;secondary-title&gt;Gastroenterol Hepatol Bed Bench&lt;/secondary-title&gt;&lt;/titles&gt;&lt;periodical&gt;&lt;full-title&gt;Gastroenterol Hepatol Bed Bench&lt;/full-title&gt;&lt;/periodical&gt;&lt;pages&gt;14-7&lt;/pages&gt;&lt;volume&gt;6&lt;/volume&gt;&lt;number&gt;1&lt;/number&gt;&lt;keywords&gt;&lt;keyword&gt;Medical studies&lt;/keyword&gt;&lt;keyword&gt;Sample size&lt;/keyword&gt;&lt;/keywords&gt;&lt;dates&gt;&lt;year&gt;2013&lt;/year&gt;&lt;pub-dates&gt;&lt;date&gt;Winter&lt;/date&gt;&lt;/pub-dates&gt;&lt;/dates&gt;&lt;isbn&gt;2008-2258 (Print)&amp;#xD;2008-2258&lt;/isbn&gt;&lt;accession-num&gt;24834239&lt;/accession-num&gt;&lt;urls&gt;&lt;/urls&gt;&lt;custom2&gt;PMC4017493&lt;/custom2&gt;&lt;remote-database-provider&gt;NLM&lt;/remote-database-provider&gt;&lt;language&gt;eng&lt;/language&gt;&lt;/record&gt;&lt;/Cite&gt;&lt;/EndNote&gt;</w:instrText>
      </w:r>
      <w:r w:rsidRPr="000B06B6" w:rsidR="000B3003">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19)</w:t>
      </w:r>
      <w:r w:rsidRPr="000B06B6" w:rsidR="000B3003">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 xml:space="preserve">. </w:t>
      </w:r>
    </w:p>
    <w:p w:rsidRPr="000B06B6" w:rsidR="005F3EF2" w:rsidRDefault="005F3EF2" w14:paraId="5C93AD0B" w14:textId="77777777">
      <w:pPr>
        <w:pBdr>
          <w:top w:val="nil"/>
          <w:left w:val="nil"/>
          <w:bottom w:val="nil"/>
          <w:right w:val="nil"/>
          <w:between w:val="nil"/>
        </w:pBdr>
        <w:rPr>
          <w:rFonts w:eastAsia="Cambria" w:cs="Cambria" w:asciiTheme="minorHAnsi" w:hAnsiTheme="minorHAnsi"/>
          <w:color w:val="000000"/>
          <w:sz w:val="18"/>
          <w:szCs w:val="18"/>
        </w:rPr>
      </w:pPr>
    </w:p>
    <w:p w:rsidRPr="000B06B6" w:rsidR="005F3EF2" w:rsidRDefault="00000000" w14:paraId="28625B16"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G. Data analysis </w:t>
      </w:r>
    </w:p>
    <w:p w:rsidRPr="000B06B6" w:rsidR="005F3EF2" w:rsidRDefault="005F3EF2" w14:paraId="604D1788" w14:textId="77777777">
      <w:pPr>
        <w:rPr>
          <w:rFonts w:eastAsia="Cambria" w:cs="Cambria" w:asciiTheme="minorHAnsi" w:hAnsiTheme="minorHAnsi"/>
          <w:color w:val="000000"/>
          <w:sz w:val="18"/>
          <w:szCs w:val="18"/>
        </w:rPr>
      </w:pPr>
    </w:p>
    <w:p w:rsidRPr="000B06B6" w:rsidR="005F3EF2" w:rsidRDefault="00000000" w14:paraId="088CB39F" w14:textId="77777777">
      <w:pPr>
        <w:spacing w:before="100" w:after="240"/>
        <w:ind w:right="720"/>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WHAT STATISTICAL ANALYSES ARE REQUIRED FOR THIS PROPOSAL?</w:t>
      </w:r>
    </w:p>
    <w:p w:rsidRPr="000B06B6" w:rsidR="005F3EF2" w:rsidRDefault="00000000" w14:paraId="18D38DDE" w14:textId="77777777">
      <w:pPr>
        <w:numPr>
          <w:ilvl w:val="0"/>
          <w:numId w:val="11"/>
        </w:numPr>
        <w:pBdr>
          <w:top w:val="nil"/>
          <w:left w:val="nil"/>
          <w:bottom w:val="nil"/>
          <w:right w:val="nil"/>
          <w:between w:val="nil"/>
        </w:pBdr>
        <w:spacing w:before="100"/>
        <w:ind w:right="720"/>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Demographic data, medical history, disease status, and clinical outcomes will be presented as proportions and summarised using descriptive statistics. </w:t>
      </w:r>
    </w:p>
    <w:p w:rsidRPr="000B06B6" w:rsidR="005F3EF2" w:rsidRDefault="00000000" w14:paraId="06F62C7C" w14:textId="77777777">
      <w:pPr>
        <w:numPr>
          <w:ilvl w:val="0"/>
          <w:numId w:val="11"/>
        </w:numPr>
        <w:pBdr>
          <w:top w:val="nil"/>
          <w:left w:val="nil"/>
          <w:bottom w:val="nil"/>
          <w:right w:val="nil"/>
          <w:between w:val="nil"/>
        </w:pBdr>
        <w:spacing w:after="240"/>
        <w:ind w:right="720"/>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Data will be tested for normality and parametric or non-parametric tests applied as appropriate, with mean ± standard deviation for parametric data and median with interquartile ranges for non-parametric data.</w:t>
      </w:r>
    </w:p>
    <w:p w:rsidRPr="000B06B6" w:rsidR="00526050" w:rsidRDefault="00000000" w14:paraId="3392E317"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H. Consent</w:t>
      </w:r>
    </w:p>
    <w:p w:rsidRPr="000B06B6" w:rsidR="005F3EF2" w:rsidRDefault="00000000" w14:paraId="2D153251" w14:textId="06CC1F95">
      <w:pPr>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 xml:space="preserve">Prospective </w:t>
      </w:r>
      <w:r w:rsidRPr="000B06B6" w:rsidR="00526050">
        <w:rPr>
          <w:rFonts w:eastAsia="Cambria" w:cs="Cambria" w:asciiTheme="minorHAnsi" w:hAnsiTheme="minorHAnsi"/>
          <w:bCs/>
          <w:color w:val="000000"/>
          <w:sz w:val="18"/>
          <w:szCs w:val="18"/>
        </w:rPr>
        <w:t>cohort:</w:t>
      </w:r>
    </w:p>
    <w:p w:rsidRPr="000B06B6" w:rsidR="005F3EF2" w:rsidP="58C328A7" w:rsidRDefault="00000000" w14:paraId="213819C8" w14:textId="6CE9BBF2">
      <w:pPr>
        <w:rPr>
          <w:rFonts w:ascii="Cambria" w:hAnsi="Cambria" w:eastAsia="Cambria" w:cs="Cambria" w:asciiTheme="minorAscii" w:hAnsiTheme="minorAscii"/>
          <w:color w:val="000000"/>
          <w:sz w:val="18"/>
          <w:szCs w:val="18"/>
        </w:rPr>
      </w:pPr>
      <w:r w:rsidRPr="58C328A7" w:rsidR="58C328A7">
        <w:rPr>
          <w:rFonts w:ascii="Cambria" w:hAnsi="Cambria" w:eastAsia="Cambria" w:cs="Cambria" w:asciiTheme="minorAscii" w:hAnsiTheme="minorAscii"/>
          <w:color w:val="000000" w:themeColor="text1" w:themeTint="FF" w:themeShade="FF"/>
          <w:sz w:val="18"/>
          <w:szCs w:val="18"/>
        </w:rPr>
        <w:t xml:space="preserve">Consent will be obtained during admission for cardiac electronic implantable device, either on the ward or in the pre-procedural waiting room of the Box Hill cardiac </w:t>
      </w:r>
      <w:proofErr w:type="spellStart"/>
      <w:r w:rsidRPr="58C328A7" w:rsidR="58C328A7">
        <w:rPr>
          <w:rFonts w:ascii="Cambria" w:hAnsi="Cambria" w:eastAsia="Cambria" w:cs="Cambria" w:asciiTheme="minorAscii" w:hAnsiTheme="minorAscii"/>
          <w:color w:val="000000" w:themeColor="text1" w:themeTint="FF" w:themeShade="FF"/>
          <w:sz w:val="18"/>
          <w:szCs w:val="18"/>
        </w:rPr>
        <w:t>cath</w:t>
      </w:r>
      <w:proofErr w:type="spellEnd"/>
      <w:r w:rsidRPr="58C328A7" w:rsidR="58C328A7">
        <w:rPr>
          <w:rFonts w:ascii="Cambria" w:hAnsi="Cambria" w:eastAsia="Cambria" w:cs="Cambria" w:asciiTheme="minorAscii" w:hAnsiTheme="minorAscii"/>
          <w:color w:val="000000" w:themeColor="text1" w:themeTint="FF" w:themeShade="FF"/>
          <w:sz w:val="18"/>
          <w:szCs w:val="18"/>
        </w:rPr>
        <w:t xml:space="preserve"> lab. If an elective device, consent will also be sought during the clinic appointment in the Box Hill Cardiology clinic rooms on level 2, building B. Patients will be identified by review of the Cardiology booking system (Health Track) on a daily basis to assess if any patient booked for a cardiac electronic implantable device is eligible for inclusion. Patients will be consented by a member of the research team or by one of the Cardiology registrars who will be their treating doctor at Box Hill Hospital. The PICF will be supplied to the patient by the individual who consents the patient. The patient will be given the PICF and be given a reasonable time to consider if they wish to participate.  Follow up will be via phone contact or consultation in the Cardiology or Amyloidosis clinic. Those identified as positive will be offered genotyping and receive the current standard of care for cardiac amyloidosis as per the Amyloidosis clinic.</w:t>
      </w:r>
    </w:p>
    <w:p w:rsidRPr="000B06B6" w:rsidR="00526050" w:rsidRDefault="00526050" w14:paraId="7A6B53AA" w14:textId="77777777">
      <w:pPr>
        <w:rPr>
          <w:rFonts w:eastAsia="Cambria" w:cs="Cambria" w:asciiTheme="minorHAnsi" w:hAnsiTheme="minorHAnsi"/>
          <w:color w:val="000000"/>
          <w:sz w:val="18"/>
          <w:szCs w:val="18"/>
        </w:rPr>
      </w:pPr>
    </w:p>
    <w:p w:rsidRPr="000B06B6" w:rsidR="00526050" w:rsidRDefault="00526050" w14:paraId="75A42F6D" w14:textId="1DFECD31">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etrospective cohort:</w:t>
      </w:r>
    </w:p>
    <w:p w:rsidRPr="000B06B6" w:rsidR="005F3EF2" w:rsidRDefault="00526050" w14:paraId="0041C4A8" w14:textId="3390CB18">
      <w:pPr>
        <w:rPr>
          <w:rFonts w:eastAsia="MS Mincho" w:asciiTheme="minorHAnsi" w:hAnsiTheme="minorHAnsi" w:cstheme="majorHAnsi"/>
          <w:color w:val="000000" w:themeColor="text1"/>
          <w:sz w:val="18"/>
          <w:szCs w:val="18"/>
        </w:rPr>
      </w:pPr>
      <w:r w:rsidRPr="000B06B6">
        <w:rPr>
          <w:rFonts w:eastAsia="MS Mincho" w:asciiTheme="minorHAnsi" w:hAnsiTheme="minorHAnsi" w:cstheme="majorHAnsi"/>
          <w:color w:val="000000" w:themeColor="text1"/>
          <w:sz w:val="18"/>
          <w:szCs w:val="18"/>
        </w:rPr>
        <w:t>Given the retrospective nature of this part of the study, consent is not possible.</w:t>
      </w:r>
    </w:p>
    <w:p w:rsidRPr="000B06B6" w:rsidR="00526050" w:rsidRDefault="00526050" w14:paraId="64A9AF9E" w14:textId="77777777">
      <w:pPr>
        <w:rPr>
          <w:rFonts w:eastAsia="Cambria" w:cs="Cambria" w:asciiTheme="minorHAnsi" w:hAnsiTheme="minorHAnsi"/>
          <w:b/>
          <w:color w:val="000000"/>
          <w:sz w:val="18"/>
          <w:szCs w:val="18"/>
        </w:rPr>
      </w:pPr>
    </w:p>
    <w:p w:rsidRPr="000B06B6" w:rsidR="005F3EF2" w:rsidRDefault="00000000" w14:paraId="1656BB6F" w14:textId="77777777">
      <w:pPr>
        <w:numPr>
          <w:ilvl w:val="0"/>
          <w:numId w:val="2"/>
        </w:numPr>
        <w:pBdr>
          <w:top w:val="nil"/>
          <w:left w:val="nil"/>
          <w:bottom w:val="nil"/>
          <w:right w:val="nil"/>
          <w:between w:val="nil"/>
        </w:pBdr>
        <w:ind w:left="142" w:hanging="142"/>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Study procedures </w:t>
      </w:r>
    </w:p>
    <w:p w:rsidRPr="000B06B6" w:rsidR="00526050" w:rsidP="00526050" w:rsidRDefault="00526050" w14:paraId="4703A1C3" w14:textId="05398728">
      <w:pPr>
        <w:pBdr>
          <w:top w:val="nil"/>
          <w:left w:val="nil"/>
          <w:bottom w:val="nil"/>
          <w:right w:val="nil"/>
          <w:between w:val="nil"/>
        </w:pBdr>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Prospective cohort:</w:t>
      </w:r>
    </w:p>
    <w:p w:rsidRPr="000B06B6" w:rsidR="0040199D" w:rsidRDefault="00AC7C0E" w14:paraId="478BB9A2" w14:textId="093B1B79">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65-year-old or older patients with conduction disease requiring the placement of a pacemaker will be invited to participate in the study. </w:t>
      </w:r>
      <w:r w:rsidRPr="000B06B6" w:rsidR="0040199D">
        <w:rPr>
          <w:rFonts w:eastAsia="Cambria" w:cs="Cambria" w:asciiTheme="minorHAnsi" w:hAnsiTheme="minorHAnsi"/>
          <w:color w:val="000000"/>
          <w:sz w:val="18"/>
          <w:szCs w:val="18"/>
        </w:rPr>
        <w:t xml:space="preserve">The participation in this screening study will have no impact on their regular treatment of their electrical conduction disease as there will be no delay in receiving a cardiac electronic implantable device and the screening process will not affect the devices’ function. </w:t>
      </w:r>
    </w:p>
    <w:p w:rsidRPr="000B06B6" w:rsidR="00056E0B" w:rsidRDefault="00056E0B" w14:paraId="7AE2E032" w14:textId="41208CB7">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Standard practice for patients receiving a cardiac electronic implantable device would </w:t>
      </w:r>
      <w:proofErr w:type="gramStart"/>
      <w:r w:rsidRPr="000B06B6">
        <w:rPr>
          <w:rFonts w:eastAsia="Cambria" w:cs="Cambria" w:asciiTheme="minorHAnsi" w:hAnsiTheme="minorHAnsi"/>
          <w:color w:val="000000"/>
          <w:sz w:val="18"/>
          <w:szCs w:val="18"/>
        </w:rPr>
        <w:t>include :</w:t>
      </w:r>
      <w:proofErr w:type="gramEnd"/>
      <w:r w:rsidRPr="000B06B6">
        <w:rPr>
          <w:rFonts w:eastAsia="Cambria" w:cs="Cambria" w:asciiTheme="minorHAnsi" w:hAnsiTheme="minorHAnsi"/>
          <w:color w:val="000000"/>
          <w:sz w:val="18"/>
          <w:szCs w:val="18"/>
        </w:rPr>
        <w:t xml:space="preserve">1) Blood tests o </w:t>
      </w:r>
      <w:proofErr w:type="spellStart"/>
      <w:r w:rsidRPr="000B06B6">
        <w:rPr>
          <w:rFonts w:eastAsia="Cambria" w:cs="Cambria" w:asciiTheme="minorHAnsi" w:hAnsiTheme="minorHAnsi"/>
          <w:color w:val="000000"/>
          <w:sz w:val="18"/>
          <w:szCs w:val="18"/>
        </w:rPr>
        <w:t>nthe</w:t>
      </w:r>
      <w:proofErr w:type="spellEnd"/>
      <w:r w:rsidRPr="000B06B6">
        <w:rPr>
          <w:rFonts w:eastAsia="Cambria" w:cs="Cambria" w:asciiTheme="minorHAnsi" w:hAnsiTheme="minorHAnsi"/>
          <w:color w:val="000000"/>
          <w:sz w:val="18"/>
          <w:szCs w:val="18"/>
        </w:rPr>
        <w:t xml:space="preserve"> day of the procedure, 2) </w:t>
      </w:r>
      <w:proofErr w:type="spellStart"/>
      <w:r w:rsidRPr="000B06B6">
        <w:rPr>
          <w:rFonts w:eastAsia="Cambria" w:cs="Cambria" w:asciiTheme="minorHAnsi" w:hAnsiTheme="minorHAnsi"/>
          <w:color w:val="000000"/>
          <w:sz w:val="18"/>
          <w:szCs w:val="18"/>
        </w:rPr>
        <w:t>a</w:t>
      </w:r>
      <w:proofErr w:type="spellEnd"/>
      <w:r w:rsidRPr="000B06B6">
        <w:rPr>
          <w:rFonts w:eastAsia="Cambria" w:cs="Cambria" w:asciiTheme="minorHAnsi" w:hAnsiTheme="minorHAnsi"/>
          <w:color w:val="000000"/>
          <w:sz w:val="18"/>
          <w:szCs w:val="18"/>
        </w:rPr>
        <w:t xml:space="preserve"> echocardiogram prior to device insertion, if feasible, 3) an ECG on the day of device insertion and 4) a 2 week device clinic appointment for a wound check and device assessment. </w:t>
      </w:r>
    </w:p>
    <w:p w:rsidRPr="000B06B6" w:rsidR="0040199D" w:rsidRDefault="00AC7C0E" w14:paraId="683E09C4" w14:textId="6799558C">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atients that are included in the trial will undergo bone scintigraphy using a 99m </w:t>
      </w:r>
      <w:proofErr w:type="spellStart"/>
      <w:r w:rsidRPr="000B06B6">
        <w:rPr>
          <w:rFonts w:eastAsia="Cambria" w:cs="Cambria" w:asciiTheme="minorHAnsi" w:hAnsiTheme="minorHAnsi"/>
          <w:color w:val="000000"/>
          <w:sz w:val="18"/>
          <w:szCs w:val="18"/>
        </w:rPr>
        <w:t>Technitium</w:t>
      </w:r>
      <w:proofErr w:type="spellEnd"/>
      <w:r w:rsidRPr="000B06B6">
        <w:rPr>
          <w:rFonts w:eastAsia="Cambria" w:cs="Cambria" w:asciiTheme="minorHAnsi" w:hAnsiTheme="minorHAnsi"/>
          <w:color w:val="000000"/>
          <w:sz w:val="18"/>
          <w:szCs w:val="18"/>
        </w:rPr>
        <w:t>-labelled pyrophosphate</w:t>
      </w:r>
      <w:r w:rsidRPr="000B06B6" w:rsidR="0040199D">
        <w:rPr>
          <w:rFonts w:eastAsia="Cambria" w:cs="Cambria" w:asciiTheme="minorHAnsi" w:hAnsiTheme="minorHAnsi"/>
          <w:color w:val="000000"/>
          <w:sz w:val="18"/>
          <w:szCs w:val="18"/>
        </w:rPr>
        <w:t xml:space="preserve"> (PYP)</w:t>
      </w:r>
      <w:r w:rsidRPr="000B06B6">
        <w:rPr>
          <w:rFonts w:eastAsia="Cambria" w:cs="Cambria" w:asciiTheme="minorHAnsi" w:hAnsiTheme="minorHAnsi"/>
          <w:color w:val="000000"/>
          <w:sz w:val="18"/>
          <w:szCs w:val="18"/>
        </w:rPr>
        <w:t xml:space="preserve"> scan and assessed using the Perugini scale to establish a diagnosis of ATTR-CM [</w:t>
      </w:r>
      <w:hyperlink w:anchor="_heading=h.4d34og8">
        <w:r w:rsidRPr="000B06B6">
          <w:rPr>
            <w:rFonts w:eastAsia="Cambria" w:cs="Cambria" w:asciiTheme="minorHAnsi" w:hAnsiTheme="minorHAnsi"/>
            <w:color w:val="000000"/>
            <w:sz w:val="18"/>
            <w:szCs w:val="18"/>
          </w:rPr>
          <w:t>9</w:t>
        </w:r>
      </w:hyperlink>
      <w:r w:rsidRPr="000B06B6">
        <w:rPr>
          <w:rFonts w:eastAsia="Cambria" w:cs="Cambria" w:asciiTheme="minorHAnsi" w:hAnsiTheme="minorHAnsi"/>
          <w:color w:val="000000"/>
          <w:sz w:val="18"/>
          <w:szCs w:val="18"/>
        </w:rPr>
        <w:t xml:space="preserve">]. </w:t>
      </w:r>
      <w:r w:rsidRPr="000B06B6" w:rsidR="0040199D">
        <w:rPr>
          <w:rFonts w:eastAsia="Cambria" w:cs="Cambria" w:asciiTheme="minorHAnsi" w:hAnsiTheme="minorHAnsi"/>
          <w:color w:val="000000"/>
          <w:sz w:val="18"/>
          <w:szCs w:val="18"/>
        </w:rPr>
        <w:t xml:space="preserve">PYP bone scans take 2 hours to complete and are done on-site at Box Hill hospital. They will not be required to do the PYP scan during their admission/presentation for cardiac electronic implantable device insertion. </w:t>
      </w:r>
    </w:p>
    <w:p w:rsidRPr="000B06B6" w:rsidR="005F3EF2" w:rsidRDefault="00AC7C0E" w14:paraId="1861592F" w14:textId="71BC87B1">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atients will also undergo </w:t>
      </w:r>
      <w:r w:rsidRPr="000B06B6" w:rsidR="0040199D">
        <w:rPr>
          <w:rFonts w:eastAsia="Cambria" w:cs="Cambria" w:asciiTheme="minorHAnsi" w:hAnsiTheme="minorHAnsi"/>
          <w:color w:val="000000"/>
          <w:sz w:val="18"/>
          <w:szCs w:val="18"/>
        </w:rPr>
        <w:t xml:space="preserve">blood tests including a high -sensitive troponin, pro-BNP level, </w:t>
      </w:r>
      <w:r w:rsidRPr="000B06B6">
        <w:rPr>
          <w:rFonts w:eastAsia="Cambria" w:cs="Cambria" w:asciiTheme="minorHAnsi" w:hAnsiTheme="minorHAnsi"/>
          <w:color w:val="000000"/>
          <w:sz w:val="18"/>
          <w:szCs w:val="18"/>
        </w:rPr>
        <w:t xml:space="preserve">serum free light chain assay and serum immunofixation to assess for potential AL-amyloidosis. </w:t>
      </w:r>
      <w:r w:rsidRPr="000B06B6" w:rsidR="00056E0B">
        <w:rPr>
          <w:rFonts w:eastAsia="Cambria" w:cs="Cambria" w:asciiTheme="minorHAnsi" w:hAnsiTheme="minorHAnsi"/>
          <w:color w:val="000000"/>
          <w:sz w:val="18"/>
          <w:szCs w:val="18"/>
        </w:rPr>
        <w:t>These tests can be done in addition to the standard blood tests that all patients get pre-procedurally on the day of their cardiac electronic device. These tests will not require the patient to have an additional blood test.</w:t>
      </w:r>
    </w:p>
    <w:p w:rsidRPr="000B06B6" w:rsidR="0040199D" w:rsidRDefault="0040199D" w14:paraId="2B6943FA" w14:textId="1CFA413F">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he ECG on the day of implantation of the cardiac electronic implantable device will be recorded and interpreted for features of ATTR-CM. The ECGs will be read by the same person for each case to reduce inter-user variability.</w:t>
      </w:r>
      <w:r w:rsidRPr="000B06B6" w:rsidR="00056E0B">
        <w:rPr>
          <w:rFonts w:eastAsia="Cambria" w:cs="Cambria" w:asciiTheme="minorHAnsi" w:hAnsiTheme="minorHAnsi"/>
          <w:color w:val="000000"/>
          <w:sz w:val="18"/>
          <w:szCs w:val="18"/>
        </w:rPr>
        <w:t xml:space="preserve"> An ECG would be done on the day of a cardiac electronic device implantation regardless of whether a patient was involved in this study.</w:t>
      </w:r>
    </w:p>
    <w:p w:rsidRPr="000B06B6" w:rsidR="00955FDC" w:rsidRDefault="00955FDC" w14:paraId="08FCC7BE" w14:textId="18369BDB">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dditionally, all patients will undergo a transthoracic echocardiogram to assess for signs of heart failure and other features of cardiac amyloidosis including both ventricular and atrial strain. </w:t>
      </w:r>
      <w:r w:rsidRPr="000B06B6" w:rsidR="00056E0B">
        <w:rPr>
          <w:rFonts w:eastAsia="Cambria" w:cs="Cambria" w:asciiTheme="minorHAnsi" w:hAnsiTheme="minorHAnsi"/>
          <w:color w:val="000000"/>
          <w:sz w:val="18"/>
          <w:szCs w:val="18"/>
        </w:rPr>
        <w:t xml:space="preserve">Transthoracic echocardiograms should be performed as part of the work up for all patients with conduction disease so do not represent an additional test. Transthoracic echocardiograms are non-invasive tests that do not cause any harm to the patient and do not have any side effects. They do have a 1-hour time commitment and are conducted at Box Hill hospital. </w:t>
      </w:r>
    </w:p>
    <w:p w:rsidRPr="000B06B6" w:rsidR="0040199D" w:rsidRDefault="0040199D" w14:paraId="742ACD62" w14:textId="5C9BD4D3">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he results of the screening test will usually be available within 1 week of all tests being completed.</w:t>
      </w:r>
    </w:p>
    <w:p w:rsidRPr="000B06B6" w:rsidR="005755E5" w:rsidRDefault="00000000" w14:paraId="0BFDB4FA" w14:textId="67878482">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 diagnosis of ATTR-CM is made when there is a Perugini scale of 2 or 3</w:t>
      </w:r>
      <w:r w:rsidR="00193CE1">
        <w:rPr>
          <w:rFonts w:eastAsia="Cambria" w:cs="Cambria" w:asciiTheme="minorHAnsi" w:hAnsiTheme="minorHAnsi"/>
          <w:color w:val="000000"/>
          <w:sz w:val="18"/>
          <w:szCs w:val="18"/>
        </w:rPr>
        <w:t xml:space="preserve"> or a heart to contra-lateral lung uptake ratio of &gt; 1.5</w:t>
      </w:r>
      <w:r w:rsidRPr="000B06B6" w:rsidR="005755E5">
        <w:rPr>
          <w:rFonts w:eastAsia="Cambria" w:cs="Cambria" w:asciiTheme="minorHAnsi" w:hAnsiTheme="minorHAnsi"/>
          <w:color w:val="000000"/>
          <w:sz w:val="18"/>
          <w:szCs w:val="18"/>
        </w:rPr>
        <w:t xml:space="preserve"> and no evidence of plasma cell dyscrasia</w:t>
      </w:r>
      <w:r w:rsidR="00193CE1">
        <w:rPr>
          <w:rFonts w:eastAsia="Cambria" w:cs="Cambria" w:asciiTheme="minorHAnsi" w:hAnsiTheme="minorHAnsi"/>
          <w:color w:val="000000"/>
          <w:sz w:val="18"/>
          <w:szCs w:val="18"/>
        </w:rPr>
        <w:t xml:space="preserve"> </w:t>
      </w:r>
      <w:r w:rsidR="00193CE1">
        <w:rPr>
          <w:rFonts w:eastAsia="Cambria" w:cs="Cambria" w:asciiTheme="minorHAnsi" w:hAnsiTheme="minorHAnsi"/>
          <w:color w:val="000000"/>
          <w:sz w:val="18"/>
          <w:szCs w:val="18"/>
        </w:rPr>
        <w:fldChar w:fldCharType="begin">
          <w:fldData xml:space="preserve">PEVuZE5vdGU+PENpdGU+PEF1dGhvcj5IYW5uYTwvQXV0aG9yPjxZZWFyPjIwMjA8L1llYXI+PFJl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</w:fldData>
        </w:fldChar>
      </w:r>
      <w:r w:rsidR="00193CE1">
        <w:rPr>
          <w:rFonts w:eastAsia="Cambria" w:cs="Cambria" w:asciiTheme="minorHAnsi" w:hAnsiTheme="minorHAnsi"/>
          <w:color w:val="000000"/>
          <w:sz w:val="18"/>
          <w:szCs w:val="18"/>
        </w:rPr>
        <w:instrText xml:space="preserve"> ADDIN EN.CITE </w:instrText>
      </w:r>
      <w:r w:rsidR="00193CE1">
        <w:rPr>
          <w:rFonts w:eastAsia="Cambria" w:cs="Cambria" w:asciiTheme="minorHAnsi" w:hAnsiTheme="minorHAnsi"/>
          <w:color w:val="000000"/>
          <w:sz w:val="18"/>
          <w:szCs w:val="18"/>
        </w:rPr>
        <w:fldChar w:fldCharType="begin">
          <w:fldData xml:space="preserve">PEVuZE5vdGU+PENpdGU+PEF1dGhvcj5IYW5uYTwvQXV0aG9yPjxZZWFyPjIwMjA8L1llYXI+PFJl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</w:fldData>
        </w:fldChar>
      </w:r>
      <w:r w:rsidR="00193CE1">
        <w:rPr>
          <w:rFonts w:eastAsia="Cambria" w:cs="Cambria" w:asciiTheme="minorHAnsi" w:hAnsiTheme="minorHAnsi"/>
          <w:color w:val="000000"/>
          <w:sz w:val="18"/>
          <w:szCs w:val="18"/>
        </w:rPr>
        <w:instrText xml:space="preserve"> ADDIN EN.CITE.DATA </w:instrText>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end"/>
      </w:r>
      <w:r w:rsidR="00193CE1">
        <w:rPr>
          <w:rFonts w:eastAsia="Cambria" w:cs="Cambria" w:asciiTheme="minorHAnsi" w:hAnsiTheme="minorHAnsi"/>
          <w:color w:val="000000"/>
          <w:sz w:val="18"/>
          <w:szCs w:val="18"/>
        </w:rPr>
      </w:r>
      <w:r w:rsidR="00193CE1">
        <w:rPr>
          <w:rFonts w:eastAsia="Cambria" w:cs="Cambria" w:asciiTheme="minorHAnsi" w:hAnsiTheme="minorHAnsi"/>
          <w:color w:val="000000"/>
          <w:sz w:val="18"/>
          <w:szCs w:val="18"/>
        </w:rPr>
        <w:fldChar w:fldCharType="separate"/>
      </w:r>
      <w:r w:rsidR="00193CE1">
        <w:rPr>
          <w:rFonts w:eastAsia="Cambria" w:cs="Cambria" w:asciiTheme="minorHAnsi" w:hAnsiTheme="minorHAnsi"/>
          <w:noProof/>
          <w:color w:val="000000"/>
          <w:sz w:val="18"/>
          <w:szCs w:val="18"/>
        </w:rPr>
        <w:t>(13, 20)</w:t>
      </w:r>
      <w:r w:rsidR="00193CE1">
        <w:rPr>
          <w:rFonts w:eastAsia="Cambria" w:cs="Cambria" w:asciiTheme="minorHAnsi" w:hAnsiTheme="minorHAnsi"/>
          <w:color w:val="000000"/>
          <w:sz w:val="18"/>
          <w:szCs w:val="18"/>
        </w:rPr>
        <w:fldChar w:fldCharType="end"/>
      </w:r>
      <w:r w:rsidRPr="000B06B6">
        <w:rPr>
          <w:rFonts w:eastAsia="Cambria" w:cs="Cambria" w:asciiTheme="minorHAnsi" w:hAnsiTheme="minorHAnsi"/>
          <w:color w:val="000000"/>
          <w:sz w:val="18"/>
          <w:szCs w:val="18"/>
        </w:rPr>
        <w:t xml:space="preserve">. </w:t>
      </w:r>
    </w:p>
    <w:p w:rsidRPr="000B06B6" w:rsidR="005755E5" w:rsidRDefault="005755E5" w14:paraId="728CE34F" w14:textId="3A02DC5A">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atients with evidence of plasma cell dyscrasia identified during the screening process would be assessed by researcher BW (Amyloidosis expert/Haematologist) to guide need for either biopsy of bone marrow or other tissue to assess for the presence of potential AL amyloidosis. </w:t>
      </w:r>
    </w:p>
    <w:p w:rsidRPr="000B06B6" w:rsidR="00056E0B" w:rsidRDefault="005755E5" w14:paraId="0253D96C" w14:textId="2F4D1371">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 patients with no evidence of plasma cell dyscrasia but a non-diagnostic PYP scan, there is a potential for early diagnosis of ATTR-C</w:t>
      </w:r>
      <w:r w:rsidRPr="000B06B6" w:rsidR="0073415C">
        <w:rPr>
          <w:rFonts w:eastAsia="Cambria" w:cs="Cambria" w:asciiTheme="minorHAnsi" w:hAnsiTheme="minorHAnsi"/>
          <w:color w:val="000000"/>
          <w:sz w:val="18"/>
          <w:szCs w:val="18"/>
        </w:rPr>
        <w:t>M</w:t>
      </w:r>
      <w:r w:rsidRPr="000B06B6">
        <w:rPr>
          <w:rFonts w:eastAsia="Cambria" w:cs="Cambria" w:asciiTheme="minorHAnsi" w:hAnsiTheme="minorHAnsi"/>
          <w:color w:val="000000"/>
          <w:sz w:val="18"/>
          <w:szCs w:val="18"/>
        </w:rPr>
        <w:t xml:space="preserve"> with a Perugini score of 1, cardiac MRI and/or cardiac biopsy would be required on a </w:t>
      </w:r>
      <w:r w:rsidRPr="000B06B6" w:rsidR="00AC7C0E">
        <w:rPr>
          <w:rFonts w:eastAsia="Cambria" w:cs="Cambria" w:asciiTheme="minorHAnsi" w:hAnsiTheme="minorHAnsi"/>
          <w:color w:val="000000"/>
          <w:sz w:val="18"/>
          <w:szCs w:val="18"/>
        </w:rPr>
        <w:t>case-by-case</w:t>
      </w:r>
      <w:r w:rsidRPr="000B06B6">
        <w:rPr>
          <w:rFonts w:eastAsia="Cambria" w:cs="Cambria" w:asciiTheme="minorHAnsi" w:hAnsiTheme="minorHAnsi"/>
          <w:color w:val="000000"/>
          <w:sz w:val="18"/>
          <w:szCs w:val="18"/>
        </w:rPr>
        <w:t xml:space="preserve"> basis to investigate for other signs of ATTR-C</w:t>
      </w:r>
      <w:r w:rsidRPr="000B06B6" w:rsidR="0073415C">
        <w:rPr>
          <w:rFonts w:eastAsia="Cambria" w:cs="Cambria" w:asciiTheme="minorHAnsi" w:hAnsiTheme="minorHAnsi"/>
          <w:color w:val="000000"/>
          <w:sz w:val="18"/>
          <w:szCs w:val="18"/>
        </w:rPr>
        <w:t>M</w:t>
      </w:r>
      <w:r w:rsidRPr="000B06B6">
        <w:rPr>
          <w:rFonts w:eastAsia="Cambria" w:cs="Cambria" w:asciiTheme="minorHAnsi" w:hAnsiTheme="minorHAnsi"/>
          <w:color w:val="000000"/>
          <w:sz w:val="18"/>
          <w:szCs w:val="18"/>
        </w:rPr>
        <w:t>.</w:t>
      </w:r>
      <w:r w:rsidRPr="000B06B6" w:rsidR="00955FDC">
        <w:rPr>
          <w:rFonts w:eastAsia="Cambria" w:cs="Cambria" w:asciiTheme="minorHAnsi" w:hAnsiTheme="minorHAnsi"/>
          <w:color w:val="000000"/>
          <w:sz w:val="18"/>
          <w:szCs w:val="18"/>
        </w:rPr>
        <w:t xml:space="preserve"> </w:t>
      </w:r>
      <w:r w:rsidRPr="000B06B6" w:rsidR="0040199D">
        <w:rPr>
          <w:rFonts w:eastAsia="Cambria" w:cs="Cambria" w:asciiTheme="minorHAnsi" w:hAnsiTheme="minorHAnsi"/>
          <w:color w:val="000000"/>
          <w:sz w:val="18"/>
          <w:szCs w:val="18"/>
        </w:rPr>
        <w:t xml:space="preserve">If a cardiac MRI is required, patients will usually need to wait for 6 weeks until after their cardiac electronic implantable device is placed to be able to have a cardiac MRI. </w:t>
      </w:r>
      <w:r w:rsidRPr="000B06B6" w:rsidR="00056E0B">
        <w:rPr>
          <w:rFonts w:eastAsia="Cambria" w:cs="Cambria" w:asciiTheme="minorHAnsi" w:hAnsiTheme="minorHAnsi"/>
          <w:color w:val="000000"/>
          <w:sz w:val="18"/>
          <w:szCs w:val="18"/>
        </w:rPr>
        <w:t xml:space="preserve">The cardiac MRI would be conducted at the Victorian Heart Hospital as Eastern Health does not have a cardiac MRI. There are no side effects from an MRI providing a patient does not have the usual contra-indications to </w:t>
      </w:r>
      <w:proofErr w:type="gramStart"/>
      <w:r w:rsidRPr="000B06B6" w:rsidR="00056E0B">
        <w:rPr>
          <w:rFonts w:eastAsia="Cambria" w:cs="Cambria" w:asciiTheme="minorHAnsi" w:hAnsiTheme="minorHAnsi"/>
          <w:color w:val="000000"/>
          <w:sz w:val="18"/>
          <w:szCs w:val="18"/>
        </w:rPr>
        <w:t>a</w:t>
      </w:r>
      <w:proofErr w:type="gramEnd"/>
      <w:r w:rsidRPr="000B06B6" w:rsidR="00056E0B">
        <w:rPr>
          <w:rFonts w:eastAsia="Cambria" w:cs="Cambria" w:asciiTheme="minorHAnsi" w:hAnsiTheme="minorHAnsi"/>
          <w:color w:val="000000"/>
          <w:sz w:val="18"/>
          <w:szCs w:val="18"/>
        </w:rPr>
        <w:t xml:space="preserve"> MRI, including metal wear in the body that is not compatible with a MRI scanner. Unlike PYP scans, there is no Medicare rebate for cardiac MRI for investigation of cardiac amyloidosis. When required, the cost of an MRI would be covered by the research team. </w:t>
      </w:r>
    </w:p>
    <w:p w:rsidRPr="000B06B6" w:rsidR="005F3EF2" w:rsidRDefault="00056E0B" w14:paraId="69A71AF7" w14:textId="1883677C">
      <w:pPr>
        <w:numPr>
          <w:ilvl w:val="0"/>
          <w:numId w:val="1"/>
        </w:num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ardiac biopsy is very rarely required to clarify a diagnosis of cardiac amyloidosis. If any are required, the patient would be referred to the Alfred Hospital and reviewed by researcher JH (Amyloidosis expert/Cardiologist) to provide detailed consent regarding cardiac biopsy. </w:t>
      </w:r>
    </w:p>
    <w:p w:rsidRPr="000B06B6" w:rsidR="005F3EF2" w:rsidRDefault="00000000" w14:paraId="4AC26D17" w14:textId="61D79898">
      <w:pPr>
        <w:numPr>
          <w:ilvl w:val="0"/>
          <w:numId w:val="1"/>
        </w:numPr>
        <w:pBdr>
          <w:top w:val="nil"/>
          <w:left w:val="nil"/>
          <w:bottom w:val="nil"/>
          <w:right w:val="nil"/>
          <w:between w:val="nil"/>
        </w:pBd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atients diagnosed with ATTR-CM will be offered genotyping to determine if they have either variant or wild-type ATTR amyloidosis.</w:t>
      </w:r>
      <w:r w:rsidRPr="000B06B6" w:rsidR="00056E0B">
        <w:rPr>
          <w:rFonts w:eastAsia="Cambria" w:cs="Cambria" w:asciiTheme="minorHAnsi" w:hAnsiTheme="minorHAnsi"/>
          <w:color w:val="000000"/>
          <w:sz w:val="18"/>
          <w:szCs w:val="18"/>
        </w:rPr>
        <w:t xml:space="preserve"> Different medication options are available for the patient depending of if they have the wild-type or genetic form of ATTR-CM. The research team would fund the cost of the genetic testing.  </w:t>
      </w:r>
    </w:p>
    <w:p w:rsidRPr="000B06B6" w:rsidR="0040199D" w:rsidRDefault="0040199D" w14:paraId="4949DAA4" w14:textId="6316C79D">
      <w:pPr>
        <w:numPr>
          <w:ilvl w:val="0"/>
          <w:numId w:val="1"/>
        </w:numPr>
        <w:pBdr>
          <w:top w:val="nil"/>
          <w:left w:val="nil"/>
          <w:bottom w:val="nil"/>
          <w:right w:val="nil"/>
          <w:between w:val="nil"/>
        </w:pBd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atients will have the option to opt-out at any point during the screening process.</w:t>
      </w:r>
    </w:p>
    <w:p w:rsidRPr="000B06B6" w:rsidR="00056E0B" w:rsidRDefault="00056E0B" w14:paraId="26762559" w14:textId="6CCC2DDF">
      <w:pPr>
        <w:numPr>
          <w:ilvl w:val="0"/>
          <w:numId w:val="1"/>
        </w:numPr>
        <w:pBdr>
          <w:top w:val="nil"/>
          <w:left w:val="nil"/>
          <w:bottom w:val="nil"/>
          <w:right w:val="nil"/>
          <w:between w:val="nil"/>
        </w:pBd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A letter explaining the tests conducted and the result of the tests will be provided to the patient’s GP to allow for continuity of care. Patients diagnosed with either ATTR-CM or AL amyloidosis will be offered referral to the Eastern Health amyloidosis clinic to facilitate further investigations and/or treatment as part of the standard of care for patients with known cardiac amyloidosis. </w:t>
      </w:r>
    </w:p>
    <w:p w:rsidRPr="000B06B6" w:rsidR="0040199D" w:rsidRDefault="0040199D" w14:paraId="04E3394F" w14:textId="4388EB45">
      <w:pPr>
        <w:numPr>
          <w:ilvl w:val="0"/>
          <w:numId w:val="1"/>
        </w:numPr>
        <w:pBdr>
          <w:top w:val="nil"/>
          <w:left w:val="nil"/>
          <w:bottom w:val="nil"/>
          <w:right w:val="nil"/>
          <w:between w:val="nil"/>
        </w:pBd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Figure 3 provides a flow chart for the screening process. </w:t>
      </w:r>
    </w:p>
    <w:p w:rsidRPr="000B06B6" w:rsidR="0009285A" w:rsidP="0009285A" w:rsidRDefault="0009285A" w14:paraId="0EE0E262" w14:textId="77777777">
      <w:pPr>
        <w:pBdr>
          <w:top w:val="nil"/>
          <w:left w:val="nil"/>
          <w:bottom w:val="nil"/>
          <w:right w:val="nil"/>
          <w:between w:val="nil"/>
        </w:pBdr>
        <w:spacing w:line="360" w:lineRule="auto"/>
        <w:ind w:left="1080"/>
        <w:rPr>
          <w:rFonts w:eastAsia="Cambria" w:cs="Cambria" w:asciiTheme="minorHAnsi" w:hAnsiTheme="minorHAnsi"/>
          <w:b/>
          <w:color w:val="000000"/>
          <w:sz w:val="18"/>
          <w:szCs w:val="18"/>
        </w:rPr>
      </w:pPr>
    </w:p>
    <w:p w:rsidRPr="000B06B6" w:rsidR="0009285A" w:rsidP="0009285A" w:rsidRDefault="0009285A" w14:paraId="572B6895" w14:textId="2F535204">
      <w:pPr>
        <w:pBdr>
          <w:top w:val="nil"/>
          <w:left w:val="nil"/>
          <w:bottom w:val="nil"/>
          <w:right w:val="nil"/>
          <w:between w:val="nil"/>
        </w:pBdr>
        <w:spacing w:line="360" w:lineRule="auto"/>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etrospective cohort:</w:t>
      </w:r>
    </w:p>
    <w:p w:rsidRPr="000B06B6" w:rsidR="0009285A" w:rsidP="0009285A" w:rsidRDefault="0009285A" w14:paraId="507E79F5" w14:textId="2CC6F345">
      <w:pPr>
        <w:pStyle w:val="ListParagraph"/>
        <w:numPr>
          <w:ilvl w:val="0"/>
          <w:numId w:val="14"/>
        </w:numPr>
        <w:pBdr>
          <w:top w:val="nil"/>
          <w:left w:val="nil"/>
          <w:bottom w:val="nil"/>
          <w:right w:val="nil"/>
          <w:between w:val="nil"/>
        </w:pBd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bCs/>
          <w:color w:val="000000"/>
          <w:sz w:val="18"/>
          <w:szCs w:val="18"/>
        </w:rPr>
        <w:t>Patients who have had cardiac electronic implantable devices from January 2014 to December 2023 at Eastern Health will be identified using the Health Track database. All patients who are aged 65 years and older will be included.</w:t>
      </w:r>
    </w:p>
    <w:p w:rsidRPr="000B06B6" w:rsidR="00440B69" w:rsidP="00A04F00" w:rsidRDefault="0009285A" w14:paraId="115F5752" w14:textId="42202F8D">
      <w:pPr>
        <w:pStyle w:val="ListParagraph"/>
        <w:numPr>
          <w:ilvl w:val="0"/>
          <w:numId w:val="14"/>
        </w:numPr>
        <w:pBdr>
          <w:top w:val="nil"/>
          <w:left w:val="nil"/>
          <w:bottom w:val="nil"/>
          <w:right w:val="nil"/>
          <w:between w:val="nil"/>
        </w:pBdr>
        <w:spacing w:line="360" w:lineRule="auto"/>
        <w:rPr>
          <w:rFonts w:eastAsia="Cambria" w:cs="Cambria" w:asciiTheme="minorHAnsi" w:hAnsiTheme="minorHAnsi"/>
          <w:b/>
          <w:color w:val="000000"/>
          <w:sz w:val="18"/>
          <w:szCs w:val="18"/>
          <w:u w:val="single"/>
        </w:rPr>
      </w:pPr>
      <w:r w:rsidRPr="000B06B6">
        <w:rPr>
          <w:rFonts w:eastAsia="Cambria" w:cs="Cambria" w:asciiTheme="minorHAnsi" w:hAnsiTheme="minorHAnsi"/>
          <w:bCs/>
          <w:color w:val="000000"/>
          <w:sz w:val="18"/>
          <w:szCs w:val="18"/>
        </w:rPr>
        <w:t>Information regarding the patient’s demographics and comorbidities (R-Table 1) will be collected from Eastern Health databases. Where available, patient’s medical records available through Eastern Health will be interrogated to determine the proportion of patients who were diagnosed with ATTR-CM at the time of cardiac electronic implantable device and which patients were later diagnosed with ATTR-CM following their device implantation</w:t>
      </w:r>
      <w:r w:rsidRPr="000B06B6" w:rsidR="0040199D">
        <w:rPr>
          <w:rFonts w:eastAsia="Cambria" w:cs="Cambria" w:asciiTheme="minorHAnsi" w:hAnsiTheme="minorHAnsi"/>
          <w:bCs/>
          <w:color w:val="000000"/>
          <w:sz w:val="18"/>
          <w:szCs w:val="18"/>
        </w:rPr>
        <w:t xml:space="preserve"> (R-Table 2)</w:t>
      </w:r>
      <w:r w:rsidRPr="000B06B6">
        <w:rPr>
          <w:rFonts w:eastAsia="Cambria" w:cs="Cambria" w:asciiTheme="minorHAnsi" w:hAnsiTheme="minorHAnsi"/>
          <w:bCs/>
          <w:color w:val="000000"/>
          <w:sz w:val="18"/>
          <w:szCs w:val="18"/>
        </w:rPr>
        <w:t xml:space="preserve">. </w:t>
      </w:r>
    </w:p>
    <w:p w:rsidRPr="000B06B6" w:rsidR="00440B69" w:rsidP="005755E5" w:rsidRDefault="00440B69" w14:paraId="1B58DD26"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26C922C1"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7BFAECCF"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30594FAE"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169EFB37"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76B8A21E"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6DE28BAC"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74A0F3F5"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0E004101"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058878E9"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440B69" w:rsidP="005755E5" w:rsidRDefault="00440B69" w14:paraId="2B768D1E" w14:textId="77777777">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p>
    <w:p w:rsidRPr="000B06B6" w:rsidR="005755E5" w:rsidP="005755E5" w:rsidRDefault="005755E5" w14:paraId="2E0E7C82" w14:textId="5F93281B">
      <w:pPr>
        <w:pBdr>
          <w:top w:val="nil"/>
          <w:left w:val="nil"/>
          <w:bottom w:val="nil"/>
          <w:right w:val="nil"/>
          <w:between w:val="nil"/>
        </w:pBdr>
        <w:spacing w:line="360" w:lineRule="auto"/>
        <w:rPr>
          <w:rFonts w:eastAsia="Cambria" w:cs="Cambria" w:asciiTheme="minorHAnsi" w:hAnsiTheme="minorHAnsi"/>
          <w:b/>
          <w:color w:val="000000"/>
          <w:sz w:val="18"/>
          <w:szCs w:val="18"/>
          <w:u w:val="single"/>
        </w:rPr>
      </w:pPr>
      <w:r w:rsidRPr="000B06B6">
        <w:rPr>
          <w:rFonts w:eastAsia="Cambria" w:cs="Cambria" w:asciiTheme="minorHAnsi" w:hAnsiTheme="minorHAnsi"/>
          <w:b/>
          <w:color w:val="000000"/>
          <w:sz w:val="18"/>
          <w:szCs w:val="18"/>
          <w:u w:val="single"/>
        </w:rPr>
        <w:t>Figure 3. Flow chart for study procedure</w:t>
      </w:r>
    </w:p>
    <w:p w:rsidRPr="000B06B6" w:rsidR="0040199D" w:rsidP="0040199D" w:rsidRDefault="0040199D" w14:paraId="2582326D" w14:textId="77777777">
      <w:pPr>
        <w:pBdr>
          <w:top w:val="nil"/>
          <w:left w:val="nil"/>
          <w:bottom w:val="nil"/>
          <w:right w:val="nil"/>
          <w:between w:val="nil"/>
        </w:pBdr>
        <w:spacing w:line="360" w:lineRule="auto"/>
        <w:rPr>
          <w:rFonts w:eastAsia="Cambria" w:cs="Cambria" w:asciiTheme="minorHAnsi" w:hAnsiTheme="minorHAnsi"/>
          <w:b/>
          <w:color w:val="000000"/>
          <w:sz w:val="18"/>
          <w:szCs w:val="18"/>
        </w:rPr>
      </w:pPr>
    </w:p>
    <w:p w:rsidRPr="000B06B6" w:rsidR="0071018D" w:rsidP="0071018D" w:rsidRDefault="0071018D" w14:paraId="75B6FA97" w14:textId="0B728F06">
      <w:pPr>
        <w:rPr>
          <w:rFonts w:asciiTheme="minorHAnsi" w:hAnsiTheme="minorHAnsi"/>
          <w:sz w:val="18"/>
          <w:szCs w:val="18"/>
        </w:rPr>
      </w:pPr>
      <w:r w:rsidRPr="000B06B6">
        <w:rPr>
          <w:rFonts w:asciiTheme="minorHAnsi" w:hAnsiTheme="minorHAnsi"/>
          <w:noProof/>
          <w:sz w:val="18"/>
          <w:szCs w:val="18"/>
        </w:rPr>
        <w:drawing>
          <wp:inline distT="0" distB="0" distL="0" distR="0" wp14:anchorId="4BED9D43" wp14:editId="5470543B">
            <wp:extent cx="6475730" cy="5880100"/>
            <wp:effectExtent l="0" t="0" r="1270" b="6350"/>
            <wp:docPr id="1414756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5730" cy="5880100"/>
                    </a:xfrm>
                    <a:prstGeom prst="rect">
                      <a:avLst/>
                    </a:prstGeom>
                    <a:noFill/>
                    <a:ln>
                      <a:noFill/>
                    </a:ln>
                  </pic:spPr>
                </pic:pic>
              </a:graphicData>
            </a:graphic>
          </wp:inline>
        </w:drawing>
      </w:r>
    </w:p>
    <w:p w:rsidRPr="000B06B6" w:rsidR="005755E5" w:rsidP="005755E5" w:rsidRDefault="005755E5" w14:paraId="788C4835" w14:textId="30DF0CF2">
      <w:pPr>
        <w:rPr>
          <w:rFonts w:asciiTheme="minorHAnsi" w:hAnsiTheme="minorHAnsi"/>
          <w:sz w:val="18"/>
          <w:szCs w:val="18"/>
        </w:rPr>
      </w:pPr>
    </w:p>
    <w:p w:rsidRPr="000B06B6" w:rsidR="005F3EF2" w:rsidRDefault="00000000" w14:paraId="6D70C96D" w14:textId="30614ACB">
      <w:pPr>
        <w:spacing w:line="360" w:lineRule="auto"/>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J. Ethical considerations.</w:t>
      </w:r>
    </w:p>
    <w:p w:rsidRPr="00871416" w:rsidR="005F3EF2" w:rsidRDefault="00000000" w14:paraId="1AEC4958" w14:textId="4FDAE355">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here is minimal risk with this project, as this project involves screening for a condition and does not involve any active treatment or changes </w:t>
      </w:r>
      <w:r w:rsidRPr="00871416">
        <w:rPr>
          <w:rFonts w:eastAsia="Cambria" w:cs="Cambria" w:asciiTheme="minorHAnsi" w:hAnsiTheme="minorHAnsi"/>
          <w:color w:val="000000"/>
          <w:sz w:val="18"/>
          <w:szCs w:val="18"/>
        </w:rPr>
        <w:t xml:space="preserve">to their routine management of conduction disease. </w:t>
      </w:r>
      <w:r w:rsidRPr="00871416" w:rsidR="00871416">
        <w:rPr>
          <w:rStyle w:val="cf01"/>
          <w:rFonts w:asciiTheme="minorHAnsi" w:hAnsiTheme="minorHAnsi"/>
        </w:rPr>
        <w:t>All tests undergone by the patients included in this study are clinically indicated for the patient cohort. Therefore, residual risk to the patient is minimal.</w:t>
      </w:r>
      <w:r w:rsidRPr="00871416" w:rsidR="00871416">
        <w:rPr>
          <w:rStyle w:val="cf01"/>
          <w:rFonts w:asciiTheme="minorHAnsi" w:hAnsiTheme="minorHAnsi"/>
        </w:rPr>
        <w:t xml:space="preserve"> </w:t>
      </w:r>
      <w:r w:rsidRPr="00871416">
        <w:rPr>
          <w:rFonts w:eastAsia="Cambria" w:cs="Cambria" w:asciiTheme="minorHAnsi" w:hAnsiTheme="minorHAnsi"/>
          <w:color w:val="000000"/>
          <w:sz w:val="18"/>
          <w:szCs w:val="18"/>
        </w:rPr>
        <w:t xml:space="preserve">The consent process will have to </w:t>
      </w:r>
      <w:proofErr w:type="gramStart"/>
      <w:r w:rsidRPr="00871416">
        <w:rPr>
          <w:rFonts w:eastAsia="Cambria" w:cs="Cambria" w:asciiTheme="minorHAnsi" w:hAnsiTheme="minorHAnsi"/>
          <w:color w:val="000000"/>
          <w:sz w:val="18"/>
          <w:szCs w:val="18"/>
        </w:rPr>
        <w:t>take into account</w:t>
      </w:r>
      <w:proofErr w:type="gramEnd"/>
      <w:r w:rsidRPr="00871416">
        <w:rPr>
          <w:rFonts w:eastAsia="Cambria" w:cs="Cambria" w:asciiTheme="minorHAnsi" w:hAnsiTheme="minorHAnsi"/>
          <w:color w:val="000000"/>
          <w:sz w:val="18"/>
          <w:szCs w:val="18"/>
        </w:rPr>
        <w:t xml:space="preserve"> that the diagnosis of amyloidosis may be distressing to some patients and may not wish to take part in the screening process. </w:t>
      </w:r>
      <w:r w:rsidRPr="00871416" w:rsidR="005755E5">
        <w:rPr>
          <w:rFonts w:eastAsia="Cambria" w:cs="Cambria" w:asciiTheme="minorHAnsi" w:hAnsiTheme="minorHAnsi"/>
          <w:color w:val="000000"/>
          <w:sz w:val="18"/>
          <w:szCs w:val="18"/>
        </w:rPr>
        <w:t xml:space="preserve">In patients where a diagnosis is not reached in the initial screening steps (PYP scan and pathology tests), the invasive nature of tissue biopsy and/or the added burden of patient time in </w:t>
      </w:r>
      <w:r w:rsidRPr="00871416" w:rsidR="00440B69">
        <w:rPr>
          <w:rFonts w:eastAsia="Cambria" w:cs="Cambria" w:asciiTheme="minorHAnsi" w:hAnsiTheme="minorHAnsi"/>
          <w:color w:val="000000"/>
          <w:sz w:val="18"/>
          <w:szCs w:val="18"/>
        </w:rPr>
        <w:t>requiring</w:t>
      </w:r>
      <w:r w:rsidRPr="00871416" w:rsidR="005755E5">
        <w:rPr>
          <w:rFonts w:eastAsia="Cambria" w:cs="Cambria" w:asciiTheme="minorHAnsi" w:hAnsiTheme="minorHAnsi"/>
          <w:color w:val="000000"/>
          <w:sz w:val="18"/>
          <w:szCs w:val="18"/>
        </w:rPr>
        <w:t xml:space="preserve"> additional investigations would be explained and patients would have the opportunity to opt-out at this stage of the trial. It is unknown what proportion of patients would require these additional investigations but based on prior screening of cardiac amyloidosis, around 10-20% of patients may require additional tests. </w:t>
      </w:r>
      <w:r w:rsidRPr="00871416">
        <w:rPr>
          <w:rFonts w:eastAsia="Cambria" w:cs="Cambria" w:asciiTheme="minorHAnsi" w:hAnsiTheme="minorHAnsi"/>
          <w:color w:val="000000"/>
          <w:sz w:val="18"/>
          <w:szCs w:val="18"/>
        </w:rPr>
        <w:t xml:space="preserve">Additionally, some </w:t>
      </w:r>
      <w:r w:rsidRPr="00871416">
        <w:rPr>
          <w:rFonts w:eastAsia="Cambria" w:cs="Cambria" w:asciiTheme="minorHAnsi" w:hAnsiTheme="minorHAnsi"/>
          <w:sz w:val="18"/>
          <w:szCs w:val="18"/>
        </w:rPr>
        <w:t>patients</w:t>
      </w:r>
      <w:r w:rsidRPr="00871416">
        <w:rPr>
          <w:rFonts w:eastAsia="Cambria" w:cs="Cambria" w:asciiTheme="minorHAnsi" w:hAnsiTheme="minorHAnsi"/>
          <w:color w:val="000000"/>
          <w:sz w:val="18"/>
          <w:szCs w:val="18"/>
        </w:rPr>
        <w:t xml:space="preserve"> may not wish to take part in the genotyping portion of the trial and would be afforded an opt-out opportunity at this stage of the trial.</w:t>
      </w:r>
    </w:p>
    <w:p w:rsidRPr="00871416" w:rsidR="00871416" w:rsidRDefault="00871416" w14:paraId="6BC31FA4" w14:textId="77777777">
      <w:pPr>
        <w:rPr>
          <w:rFonts w:eastAsia="Cambria" w:cs="Cambria" w:asciiTheme="minorHAnsi" w:hAnsiTheme="minorHAnsi"/>
          <w:color w:val="000000"/>
          <w:sz w:val="18"/>
          <w:szCs w:val="18"/>
        </w:rPr>
      </w:pPr>
    </w:p>
    <w:p w:rsidRPr="00871416" w:rsidR="00871416" w:rsidP="00871416" w:rsidRDefault="00871416" w14:paraId="20B4BB18" w14:textId="0E375ABD">
      <w:pPr>
        <w:pStyle w:val="pf0"/>
        <w:rPr>
          <w:rFonts w:cs="Arial" w:asciiTheme="minorHAnsi" w:hAnsiTheme="minorHAnsi"/>
          <w:sz w:val="20"/>
          <w:szCs w:val="20"/>
        </w:rPr>
      </w:pPr>
      <w:r w:rsidRPr="00871416">
        <w:rPr>
          <w:rStyle w:val="cf01"/>
          <w:rFonts w:asciiTheme="minorHAnsi" w:hAnsiTheme="minorHAnsi"/>
        </w:rPr>
        <w:t xml:space="preserve">If cardiac amyloid is detected, then patient will be referred to the </w:t>
      </w:r>
      <w:proofErr w:type="gramStart"/>
      <w:r w:rsidRPr="00871416">
        <w:rPr>
          <w:rStyle w:val="cf01"/>
          <w:rFonts w:asciiTheme="minorHAnsi" w:hAnsiTheme="minorHAnsi"/>
        </w:rPr>
        <w:t>state wide</w:t>
      </w:r>
      <w:proofErr w:type="gramEnd"/>
      <w:r w:rsidRPr="00871416">
        <w:rPr>
          <w:rStyle w:val="cf01"/>
          <w:rFonts w:asciiTheme="minorHAnsi" w:hAnsiTheme="minorHAnsi"/>
        </w:rPr>
        <w:t xml:space="preserve"> amyloid service that is based at Eastern Health. </w:t>
      </w:r>
      <w:r w:rsidRPr="00871416">
        <w:rPr>
          <w:rFonts w:cs="Segoe UI" w:asciiTheme="minorHAnsi" w:hAnsiTheme="minorHAnsi"/>
          <w:sz w:val="18"/>
          <w:szCs w:val="18"/>
        </w:rPr>
        <w:br/>
      </w:r>
      <w:r w:rsidRPr="00871416">
        <w:rPr>
          <w:rStyle w:val="cf01"/>
          <w:rFonts w:asciiTheme="minorHAnsi" w:hAnsiTheme="minorHAnsi"/>
        </w:rPr>
        <w:t xml:space="preserve">If unexpected alternative diagnosis </w:t>
      </w:r>
      <w:proofErr w:type="gramStart"/>
      <w:r w:rsidRPr="00871416">
        <w:rPr>
          <w:rStyle w:val="cf01"/>
          <w:rFonts w:asciiTheme="minorHAnsi" w:hAnsiTheme="minorHAnsi"/>
        </w:rPr>
        <w:t>are</w:t>
      </w:r>
      <w:proofErr w:type="gramEnd"/>
      <w:r w:rsidRPr="00871416">
        <w:rPr>
          <w:rStyle w:val="cf01"/>
          <w:rFonts w:asciiTheme="minorHAnsi" w:hAnsiTheme="minorHAnsi"/>
        </w:rPr>
        <w:t xml:space="preserve"> identified, then clinical referrals will be made with patient consent as appropriate to the relevant medical team. </w:t>
      </w:r>
    </w:p>
    <w:p w:rsidRPr="000B06B6" w:rsidR="00871416" w:rsidRDefault="00871416" w14:paraId="51F99F08" w14:textId="77777777">
      <w:pPr>
        <w:rPr>
          <w:rFonts w:eastAsia="Cambria" w:cs="Cambria" w:asciiTheme="minorHAnsi" w:hAnsiTheme="minorHAnsi"/>
          <w:color w:val="000000"/>
          <w:sz w:val="18"/>
          <w:szCs w:val="18"/>
        </w:rPr>
      </w:pPr>
    </w:p>
    <w:p w:rsidRPr="000B06B6" w:rsidR="005F3EF2" w:rsidRDefault="005F3EF2" w14:paraId="75C67A6D" w14:textId="77777777">
      <w:pPr>
        <w:rPr>
          <w:rFonts w:eastAsia="Cambria" w:cs="Cambria" w:asciiTheme="minorHAnsi" w:hAnsiTheme="minorHAnsi"/>
          <w:color w:val="000000"/>
          <w:sz w:val="18"/>
          <w:szCs w:val="18"/>
        </w:rPr>
      </w:pPr>
    </w:p>
    <w:p w:rsidRPr="000B06B6" w:rsidR="005F3EF2" w:rsidRDefault="0040199D" w14:paraId="5A53900C" w14:textId="6494828D">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atient consents will be kept on site at Eastern Health in a secure location. At time of enrolment, each patient will be assigned a unique study code that will be linked to their Eastern Health UR. The master sheet that codes for each patient will be kept on site in a secure location. All data obtained for each patient will be entered into a password protected </w:t>
      </w:r>
      <w:proofErr w:type="spellStart"/>
      <w:r w:rsidRPr="000B06B6">
        <w:rPr>
          <w:rFonts w:eastAsia="Cambria" w:cs="Cambria" w:asciiTheme="minorHAnsi" w:hAnsiTheme="minorHAnsi"/>
          <w:color w:val="000000"/>
          <w:sz w:val="18"/>
          <w:szCs w:val="18"/>
        </w:rPr>
        <w:t>REDCaps</w:t>
      </w:r>
      <w:proofErr w:type="spellEnd"/>
      <w:r w:rsidRPr="000B06B6">
        <w:rPr>
          <w:rFonts w:eastAsia="Cambria" w:cs="Cambria" w:asciiTheme="minorHAnsi" w:hAnsiTheme="minorHAnsi"/>
          <w:color w:val="000000"/>
          <w:sz w:val="18"/>
          <w:szCs w:val="18"/>
        </w:rPr>
        <w:t xml:space="preserve"> database that only members of the research team can access, using the unique study code so the data is not identifiable.  </w:t>
      </w:r>
    </w:p>
    <w:p w:rsidRPr="000B06B6" w:rsidR="005F3EF2" w:rsidRDefault="005F3EF2" w14:paraId="52C9FE4A" w14:textId="77777777">
      <w:pPr>
        <w:rPr>
          <w:rFonts w:eastAsia="Cambria" w:cs="Cambria" w:asciiTheme="minorHAnsi" w:hAnsiTheme="minorHAnsi"/>
          <w:color w:val="000000"/>
          <w:sz w:val="18"/>
          <w:szCs w:val="18"/>
        </w:rPr>
      </w:pPr>
    </w:p>
    <w:p w:rsidRPr="000B06B6" w:rsidR="005F3EF2" w:rsidRDefault="00000000" w14:paraId="2A2D463C" w14:textId="77777777">
      <w:pPr>
        <w:widowControl w:val="0"/>
        <w:pBdr>
          <w:top w:val="nil"/>
          <w:left w:val="nil"/>
          <w:bottom w:val="nil"/>
          <w:right w:val="nil"/>
          <w:between w:val="nil"/>
        </w:pBdr>
        <w:spacing w:after="180"/>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he data obtained will be stored in accordance with the Victorian </w:t>
      </w:r>
      <w:r w:rsidRPr="000B06B6">
        <w:rPr>
          <w:rFonts w:eastAsia="Cambria" w:cs="Cambria" w:asciiTheme="minorHAnsi" w:hAnsiTheme="minorHAnsi"/>
          <w:i/>
          <w:color w:val="000000"/>
          <w:sz w:val="18"/>
          <w:szCs w:val="18"/>
        </w:rPr>
        <w:t>Health Records Act 2001</w:t>
      </w:r>
      <w:r w:rsidRPr="000B06B6">
        <w:rPr>
          <w:rFonts w:eastAsia="Cambria" w:cs="Cambria" w:asciiTheme="minorHAnsi" w:hAnsiTheme="minorHAnsi"/>
          <w:color w:val="000000"/>
          <w:sz w:val="18"/>
          <w:szCs w:val="18"/>
        </w:rPr>
        <w:t>.</w:t>
      </w:r>
    </w:p>
    <w:p w:rsidRPr="000B06B6" w:rsidR="005F3EF2" w:rsidRDefault="00000000" w14:paraId="25EC2E1C" w14:textId="77777777">
      <w:pPr>
        <w:widowControl w:val="0"/>
        <w:pBdr>
          <w:top w:val="nil"/>
          <w:left w:val="nil"/>
          <w:bottom w:val="nil"/>
          <w:right w:val="nil"/>
          <w:between w:val="nil"/>
        </w:pBdr>
        <w:spacing w:after="180"/>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The data will be destroyed according to Eastern Health policy.</w:t>
      </w:r>
    </w:p>
    <w:p w:rsidRPr="000B06B6" w:rsidR="005F3EF2" w:rsidRDefault="00000000" w14:paraId="70B1B87E" w14:textId="77777777">
      <w:pPr>
        <w:widowControl w:val="0"/>
        <w:pBdr>
          <w:top w:val="nil"/>
          <w:left w:val="nil"/>
          <w:bottom w:val="nil"/>
          <w:right w:val="nil"/>
          <w:between w:val="nil"/>
        </w:pBdr>
        <w:spacing w:after="180"/>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K. Presentation/ Publication </w:t>
      </w:r>
    </w:p>
    <w:p w:rsidRPr="000B06B6" w:rsidR="0009285A" w:rsidP="0009285A" w:rsidRDefault="00000000" w14:paraId="6A164525" w14:textId="7E1094A8">
      <w:pPr>
        <w:widowControl w:val="0"/>
        <w:pBdr>
          <w:top w:val="nil"/>
          <w:left w:val="nil"/>
          <w:bottom w:val="nil"/>
          <w:right w:val="nil"/>
          <w:between w:val="nil"/>
        </w:pBdr>
        <w:spacing w:after="180"/>
        <w:rPr>
          <w:rFonts w:eastAsia="Cambria" w:cs="Cambria" w:asciiTheme="minorHAnsi" w:hAnsiTheme="minorHAnsi"/>
          <w:b/>
          <w:bCs/>
          <w:color w:val="000000"/>
          <w:sz w:val="18"/>
          <w:szCs w:val="18"/>
          <w:u w:val="single"/>
        </w:rPr>
      </w:pPr>
      <w:r w:rsidRPr="000B06B6">
        <w:rPr>
          <w:rFonts w:eastAsia="Cambria" w:cs="Cambria" w:asciiTheme="minorHAnsi" w:hAnsiTheme="minorHAnsi"/>
          <w:color w:val="000000"/>
          <w:sz w:val="18"/>
          <w:szCs w:val="18"/>
        </w:rPr>
        <w:t xml:space="preserve">It is intended that this research will be submitted for publication in a peer-reviewed journal and presentation at local/ national and international congresses. </w:t>
      </w:r>
    </w:p>
    <w:p w:rsidRPr="000B06B6" w:rsidR="0009285A" w:rsidP="0009285A" w:rsidRDefault="0009285A" w14:paraId="6687336B" w14:textId="73037F2F">
      <w:pPr>
        <w:widowControl w:val="0"/>
        <w:pBdr>
          <w:top w:val="nil"/>
          <w:left w:val="nil"/>
          <w:bottom w:val="nil"/>
          <w:right w:val="nil"/>
          <w:between w:val="nil"/>
        </w:pBdr>
        <w:spacing w:after="180"/>
        <w:rPr>
          <w:rFonts w:eastAsia="Cambria" w:cs="Cambria" w:asciiTheme="minorHAnsi" w:hAnsiTheme="minorHAnsi"/>
          <w:b/>
          <w:bCs/>
          <w:color w:val="000000"/>
          <w:sz w:val="18"/>
          <w:szCs w:val="18"/>
          <w:u w:val="single"/>
        </w:rPr>
      </w:pPr>
      <w:r w:rsidRPr="000B06B6">
        <w:rPr>
          <w:rFonts w:eastAsia="Cambria" w:cs="Cambria" w:asciiTheme="minorHAnsi" w:hAnsiTheme="minorHAnsi"/>
          <w:b/>
          <w:bCs/>
          <w:color w:val="000000"/>
          <w:sz w:val="18"/>
          <w:szCs w:val="18"/>
          <w:u w:val="single"/>
        </w:rPr>
        <w:t xml:space="preserve">Prospective data collection </w:t>
      </w:r>
    </w:p>
    <w:p w:rsidRPr="000B06B6" w:rsidR="0009285A" w:rsidRDefault="0009285A" w14:paraId="38F6CFC5" w14:textId="77777777">
      <w:pPr>
        <w:ind w:left="360"/>
        <w:rPr>
          <w:rFonts w:eastAsia="Cambria" w:cs="Cambria" w:asciiTheme="minorHAnsi" w:hAnsiTheme="minorHAnsi"/>
          <w:color w:val="000000"/>
          <w:sz w:val="18"/>
          <w:szCs w:val="18"/>
        </w:rPr>
      </w:pPr>
    </w:p>
    <w:p w:rsidRPr="000B06B6" w:rsidR="005F3EF2" w:rsidRDefault="00000000" w14:paraId="52D873DA"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Table 1: Baseline Characteristics</w:t>
      </w:r>
    </w:p>
    <w:p w:rsidRPr="000B06B6" w:rsidR="005F3EF2" w:rsidRDefault="005F3EF2" w14:paraId="54E15A0C" w14:textId="77777777">
      <w:pPr>
        <w:pBdr>
          <w:top w:val="nil"/>
          <w:left w:val="nil"/>
          <w:bottom w:val="nil"/>
          <w:right w:val="nil"/>
          <w:between w:val="nil"/>
        </w:pBdr>
        <w:rPr>
          <w:rFonts w:eastAsia="Cambria" w:cs="Cambria" w:asciiTheme="minorHAnsi" w:hAnsiTheme="minorHAnsi"/>
          <w:b/>
          <w:color w:val="000000"/>
          <w:sz w:val="18"/>
          <w:szCs w:val="18"/>
        </w:rPr>
      </w:pPr>
    </w:p>
    <w:tbl>
      <w:tblPr>
        <w:tblStyle w:val="a0"/>
        <w:tblW w:w="9740" w:type="dxa"/>
        <w:tblInd w:w="3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4320"/>
        <w:gridCol w:w="2585"/>
        <w:gridCol w:w="2835"/>
      </w:tblGrid>
      <w:tr w:rsidRPr="000B06B6" w:rsidR="0040199D" w:rsidTr="0040199D" w14:paraId="022455B3" w14:textId="3B4B03E5">
        <w:trPr>
          <w:trHeight w:val="313"/>
        </w:trPr>
        <w:tc>
          <w:tcPr>
            <w:tcW w:w="4320" w:type="dxa"/>
          </w:tcPr>
          <w:p w:rsidRPr="000B06B6" w:rsidR="0040199D" w:rsidRDefault="0040199D" w14:paraId="64484EC1" w14:textId="77777777">
            <w:pPr>
              <w:rPr>
                <w:rFonts w:eastAsia="Cambria" w:cs="Cambria" w:asciiTheme="minorHAnsi" w:hAnsiTheme="minorHAnsi"/>
                <w:b/>
                <w:color w:val="000000"/>
                <w:sz w:val="18"/>
                <w:szCs w:val="18"/>
              </w:rPr>
            </w:pPr>
          </w:p>
        </w:tc>
        <w:tc>
          <w:tcPr>
            <w:tcW w:w="2585" w:type="dxa"/>
          </w:tcPr>
          <w:p w:rsidRPr="000B06B6" w:rsidR="0040199D" w:rsidRDefault="0040199D" w14:paraId="45023E7F" w14:textId="309DBCCA">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 ATTR-CM</w:t>
            </w:r>
          </w:p>
        </w:tc>
        <w:tc>
          <w:tcPr>
            <w:tcW w:w="2835" w:type="dxa"/>
          </w:tcPr>
          <w:p w:rsidRPr="000B06B6" w:rsidR="0040199D" w:rsidRDefault="0040199D" w14:paraId="47E12A34" w14:textId="5D2F2B9D">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out ATTR-CM</w:t>
            </w:r>
          </w:p>
        </w:tc>
      </w:tr>
      <w:tr w:rsidRPr="000B06B6" w:rsidR="0040199D" w:rsidTr="0040199D" w14:paraId="18703903" w14:textId="241CE7B5">
        <w:trPr>
          <w:trHeight w:val="313"/>
        </w:trPr>
        <w:tc>
          <w:tcPr>
            <w:tcW w:w="4320" w:type="dxa"/>
          </w:tcPr>
          <w:p w:rsidRPr="000B06B6" w:rsidR="0040199D" w:rsidRDefault="0040199D" w14:paraId="46F8530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ge (years), mean ± SD</w:t>
            </w:r>
          </w:p>
        </w:tc>
        <w:tc>
          <w:tcPr>
            <w:tcW w:w="2585" w:type="dxa"/>
          </w:tcPr>
          <w:p w:rsidRPr="000B06B6" w:rsidR="0040199D" w:rsidRDefault="0040199D" w14:paraId="3F96D4D8"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3F1C3EE" w14:textId="77777777">
            <w:pPr>
              <w:jc w:val="center"/>
              <w:rPr>
                <w:rFonts w:eastAsia="Cambria" w:cs="Cambria" w:asciiTheme="minorHAnsi" w:hAnsiTheme="minorHAnsi"/>
                <w:color w:val="000000"/>
                <w:sz w:val="18"/>
                <w:szCs w:val="18"/>
              </w:rPr>
            </w:pPr>
          </w:p>
        </w:tc>
      </w:tr>
      <w:tr w:rsidRPr="000B06B6" w:rsidR="0040199D" w:rsidTr="0040199D" w14:paraId="577B5838" w14:textId="6CF62546">
        <w:trPr>
          <w:trHeight w:val="313"/>
        </w:trPr>
        <w:tc>
          <w:tcPr>
            <w:tcW w:w="4320" w:type="dxa"/>
          </w:tcPr>
          <w:p w:rsidRPr="000B06B6" w:rsidR="0040199D" w:rsidRDefault="0040199D" w14:paraId="2447FA1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Males, n (%)</w:t>
            </w:r>
          </w:p>
        </w:tc>
        <w:tc>
          <w:tcPr>
            <w:tcW w:w="2585" w:type="dxa"/>
          </w:tcPr>
          <w:p w:rsidRPr="000B06B6" w:rsidR="0040199D" w:rsidRDefault="0040199D" w14:paraId="785106B5"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3A00E7E4" w14:textId="77777777">
            <w:pPr>
              <w:jc w:val="center"/>
              <w:rPr>
                <w:rFonts w:eastAsia="Cambria" w:cs="Cambria" w:asciiTheme="minorHAnsi" w:hAnsiTheme="minorHAnsi"/>
                <w:color w:val="000000"/>
                <w:sz w:val="18"/>
                <w:szCs w:val="18"/>
              </w:rPr>
            </w:pPr>
          </w:p>
        </w:tc>
      </w:tr>
      <w:tr w:rsidRPr="000B06B6" w:rsidR="0040199D" w:rsidTr="0040199D" w14:paraId="6143152A" w14:textId="4FCCDA3D">
        <w:tc>
          <w:tcPr>
            <w:tcW w:w="4320" w:type="dxa"/>
          </w:tcPr>
          <w:p w:rsidRPr="000B06B6" w:rsidR="0040199D" w:rsidRDefault="0040199D" w14:paraId="31F44FF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Body Mass Index (kg/m</w:t>
            </w:r>
            <w:r w:rsidRPr="000B06B6">
              <w:rPr>
                <w:rFonts w:eastAsia="Cambria" w:cs="Cambria" w:asciiTheme="minorHAnsi" w:hAnsiTheme="minorHAnsi"/>
                <w:color w:val="000000"/>
                <w:sz w:val="18"/>
                <w:szCs w:val="18"/>
                <w:vertAlign w:val="superscript"/>
              </w:rPr>
              <w:t>2</w:t>
            </w:r>
            <w:r w:rsidRPr="000B06B6">
              <w:rPr>
                <w:rFonts w:eastAsia="Cambria" w:cs="Cambria" w:asciiTheme="minorHAnsi" w:hAnsiTheme="minorHAnsi"/>
                <w:color w:val="000000"/>
                <w:sz w:val="18"/>
                <w:szCs w:val="18"/>
              </w:rPr>
              <w:t>), mean ± SD</w:t>
            </w:r>
          </w:p>
        </w:tc>
        <w:tc>
          <w:tcPr>
            <w:tcW w:w="2585" w:type="dxa"/>
          </w:tcPr>
          <w:p w:rsidRPr="000B06B6" w:rsidR="0040199D" w:rsidRDefault="0040199D" w14:paraId="04AC4E43"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0DD29C9" w14:textId="77777777">
            <w:pPr>
              <w:jc w:val="center"/>
              <w:rPr>
                <w:rFonts w:eastAsia="Cambria" w:cs="Cambria" w:asciiTheme="minorHAnsi" w:hAnsiTheme="minorHAnsi"/>
                <w:color w:val="000000"/>
                <w:sz w:val="18"/>
                <w:szCs w:val="18"/>
              </w:rPr>
            </w:pPr>
          </w:p>
        </w:tc>
      </w:tr>
      <w:tr w:rsidRPr="000B06B6" w:rsidR="0040199D" w:rsidTr="0040199D" w14:paraId="00988A56" w14:textId="3F98AC68">
        <w:tc>
          <w:tcPr>
            <w:tcW w:w="4320" w:type="dxa"/>
          </w:tcPr>
          <w:p w:rsidRPr="000B06B6" w:rsidR="0040199D" w:rsidRDefault="0040199D" w14:paraId="658FC845"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Comorbidities</w:t>
            </w:r>
          </w:p>
        </w:tc>
        <w:tc>
          <w:tcPr>
            <w:tcW w:w="2585" w:type="dxa"/>
          </w:tcPr>
          <w:p w:rsidRPr="000B06B6" w:rsidR="0040199D" w:rsidRDefault="0040199D" w14:paraId="5802DB01"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5F1AE7F3" w14:textId="77777777">
            <w:pPr>
              <w:jc w:val="center"/>
              <w:rPr>
                <w:rFonts w:eastAsia="Cambria" w:cs="Cambria" w:asciiTheme="minorHAnsi" w:hAnsiTheme="minorHAnsi"/>
                <w:color w:val="000000"/>
                <w:sz w:val="18"/>
                <w:szCs w:val="18"/>
              </w:rPr>
            </w:pPr>
          </w:p>
        </w:tc>
      </w:tr>
      <w:tr w:rsidRPr="000B06B6" w:rsidR="0040199D" w:rsidTr="0040199D" w14:paraId="2A8455FA" w14:textId="2641363D">
        <w:tc>
          <w:tcPr>
            <w:tcW w:w="4320" w:type="dxa"/>
          </w:tcPr>
          <w:p w:rsidRPr="000B06B6" w:rsidR="0040199D" w:rsidRDefault="0040199D" w14:paraId="76FFB7F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oronary artery disease, n (%)</w:t>
            </w:r>
          </w:p>
        </w:tc>
        <w:tc>
          <w:tcPr>
            <w:tcW w:w="2585" w:type="dxa"/>
          </w:tcPr>
          <w:p w:rsidRPr="000B06B6" w:rsidR="0040199D" w:rsidRDefault="0040199D" w14:paraId="4B417DCF"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ECA7749" w14:textId="77777777">
            <w:pPr>
              <w:jc w:val="center"/>
              <w:rPr>
                <w:rFonts w:eastAsia="Cambria" w:cs="Cambria" w:asciiTheme="minorHAnsi" w:hAnsiTheme="minorHAnsi"/>
                <w:color w:val="000000"/>
                <w:sz w:val="18"/>
                <w:szCs w:val="18"/>
              </w:rPr>
            </w:pPr>
          </w:p>
        </w:tc>
      </w:tr>
      <w:tr w:rsidRPr="000B06B6" w:rsidR="0040199D" w:rsidTr="0040199D" w14:paraId="40BAB983" w14:textId="284EFD0B">
        <w:tc>
          <w:tcPr>
            <w:tcW w:w="4320" w:type="dxa"/>
          </w:tcPr>
          <w:p w:rsidRPr="000B06B6" w:rsidR="0040199D" w:rsidRDefault="0040199D" w14:paraId="31E3214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ypertension, n (%)</w:t>
            </w:r>
          </w:p>
        </w:tc>
        <w:tc>
          <w:tcPr>
            <w:tcW w:w="2585" w:type="dxa"/>
          </w:tcPr>
          <w:p w:rsidRPr="000B06B6" w:rsidR="0040199D" w:rsidRDefault="0040199D" w14:paraId="717F6E63"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94E5A72" w14:textId="77777777">
            <w:pPr>
              <w:jc w:val="center"/>
              <w:rPr>
                <w:rFonts w:eastAsia="Cambria" w:cs="Cambria" w:asciiTheme="minorHAnsi" w:hAnsiTheme="minorHAnsi"/>
                <w:color w:val="000000"/>
                <w:sz w:val="18"/>
                <w:szCs w:val="18"/>
              </w:rPr>
            </w:pPr>
          </w:p>
        </w:tc>
      </w:tr>
      <w:tr w:rsidRPr="000B06B6" w:rsidR="0040199D" w:rsidTr="0040199D" w14:paraId="7C18A1BB" w14:textId="4DF0C43E">
        <w:tc>
          <w:tcPr>
            <w:tcW w:w="4320" w:type="dxa"/>
          </w:tcPr>
          <w:p w:rsidRPr="000B06B6" w:rsidR="0040199D" w:rsidRDefault="0040199D" w14:paraId="566B9FA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yslipidaemia, n (%)</w:t>
            </w:r>
          </w:p>
        </w:tc>
        <w:tc>
          <w:tcPr>
            <w:tcW w:w="2585" w:type="dxa"/>
          </w:tcPr>
          <w:p w:rsidRPr="000B06B6" w:rsidR="0040199D" w:rsidRDefault="0040199D" w14:paraId="79D85A99"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8A5700B" w14:textId="77777777">
            <w:pPr>
              <w:jc w:val="center"/>
              <w:rPr>
                <w:rFonts w:eastAsia="Cambria" w:cs="Cambria" w:asciiTheme="minorHAnsi" w:hAnsiTheme="minorHAnsi"/>
                <w:color w:val="000000"/>
                <w:sz w:val="18"/>
                <w:szCs w:val="18"/>
              </w:rPr>
            </w:pPr>
          </w:p>
        </w:tc>
      </w:tr>
      <w:tr w:rsidRPr="000B06B6" w:rsidR="0040199D" w:rsidTr="0040199D" w14:paraId="4A9D912A" w14:textId="6DC81096">
        <w:trPr>
          <w:trHeight w:val="1000"/>
        </w:trPr>
        <w:tc>
          <w:tcPr>
            <w:tcW w:w="4320" w:type="dxa"/>
          </w:tcPr>
          <w:p w:rsidRPr="000B06B6" w:rsidR="0040199D" w:rsidRDefault="0040199D" w14:paraId="5801706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iabetes, n (%)</w:t>
            </w:r>
          </w:p>
          <w:p w:rsidRPr="000B06B6" w:rsidR="0040199D" w:rsidRDefault="0040199D" w14:paraId="4A4207C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iet controlled, n (%)</w:t>
            </w:r>
          </w:p>
          <w:p w:rsidRPr="000B06B6" w:rsidR="0040199D" w:rsidRDefault="0040199D" w14:paraId="6231D18F"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Oral hypoglycaemics, n (%)</w:t>
            </w:r>
          </w:p>
          <w:p w:rsidRPr="000B06B6" w:rsidR="0040199D" w:rsidRDefault="0040199D" w14:paraId="2C413A7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sulin treated diabetes, n (%)</w:t>
            </w:r>
          </w:p>
        </w:tc>
        <w:tc>
          <w:tcPr>
            <w:tcW w:w="2585" w:type="dxa"/>
          </w:tcPr>
          <w:p w:rsidRPr="000B06B6" w:rsidR="0040199D" w:rsidRDefault="0040199D" w14:paraId="5D6D7139"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F314C58" w14:textId="77777777">
            <w:pPr>
              <w:jc w:val="center"/>
              <w:rPr>
                <w:rFonts w:eastAsia="Cambria" w:cs="Cambria" w:asciiTheme="minorHAnsi" w:hAnsiTheme="minorHAnsi"/>
                <w:color w:val="000000"/>
                <w:sz w:val="18"/>
                <w:szCs w:val="18"/>
              </w:rPr>
            </w:pPr>
          </w:p>
        </w:tc>
      </w:tr>
      <w:tr w:rsidRPr="000B06B6" w:rsidR="0040199D" w:rsidTr="0040199D" w14:paraId="622608E6" w14:textId="114A9D92">
        <w:trPr>
          <w:trHeight w:val="341"/>
        </w:trPr>
        <w:tc>
          <w:tcPr>
            <w:tcW w:w="4320" w:type="dxa"/>
          </w:tcPr>
          <w:p w:rsidRPr="000B06B6" w:rsidR="0040199D" w:rsidRDefault="0040199D" w14:paraId="19D6E2F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moking history, n (%)</w:t>
            </w:r>
          </w:p>
        </w:tc>
        <w:tc>
          <w:tcPr>
            <w:tcW w:w="2585" w:type="dxa"/>
          </w:tcPr>
          <w:p w:rsidRPr="000B06B6" w:rsidR="0040199D" w:rsidRDefault="0040199D" w14:paraId="63CD9DA7"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68B9618" w14:textId="77777777">
            <w:pPr>
              <w:jc w:val="center"/>
              <w:rPr>
                <w:rFonts w:eastAsia="Cambria" w:cs="Cambria" w:asciiTheme="minorHAnsi" w:hAnsiTheme="minorHAnsi"/>
                <w:color w:val="000000"/>
                <w:sz w:val="18"/>
                <w:szCs w:val="18"/>
              </w:rPr>
            </w:pPr>
          </w:p>
        </w:tc>
      </w:tr>
      <w:tr w:rsidRPr="000B06B6" w:rsidR="0040199D" w:rsidTr="0040199D" w14:paraId="5365A019" w14:textId="640A0F6D">
        <w:trPr>
          <w:trHeight w:val="341"/>
        </w:trPr>
        <w:tc>
          <w:tcPr>
            <w:tcW w:w="4320" w:type="dxa"/>
          </w:tcPr>
          <w:p w:rsidRPr="000B06B6" w:rsidR="0040199D" w:rsidRDefault="0040199D" w14:paraId="68305BB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urrent (smoking within 1 month prior to procedure), n (%)</w:t>
            </w:r>
          </w:p>
        </w:tc>
        <w:tc>
          <w:tcPr>
            <w:tcW w:w="2585" w:type="dxa"/>
          </w:tcPr>
          <w:p w:rsidRPr="000B06B6" w:rsidR="0040199D" w:rsidRDefault="0040199D" w14:paraId="223B2E22"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0FEBA69" w14:textId="77777777">
            <w:pPr>
              <w:jc w:val="center"/>
              <w:rPr>
                <w:rFonts w:eastAsia="Cambria" w:cs="Cambria" w:asciiTheme="minorHAnsi" w:hAnsiTheme="minorHAnsi"/>
                <w:color w:val="000000"/>
                <w:sz w:val="18"/>
                <w:szCs w:val="18"/>
              </w:rPr>
            </w:pPr>
          </w:p>
        </w:tc>
      </w:tr>
      <w:tr w:rsidRPr="000B06B6" w:rsidR="0040199D" w:rsidTr="0040199D" w14:paraId="6AC0F6BB" w14:textId="77424AF9">
        <w:trPr>
          <w:trHeight w:val="341"/>
        </w:trPr>
        <w:tc>
          <w:tcPr>
            <w:tcW w:w="4320" w:type="dxa"/>
          </w:tcPr>
          <w:p w:rsidRPr="000B06B6" w:rsidR="0040199D" w:rsidRDefault="0040199D" w14:paraId="7CBBBF7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viously smoked, n (%)</w:t>
            </w:r>
          </w:p>
        </w:tc>
        <w:tc>
          <w:tcPr>
            <w:tcW w:w="2585" w:type="dxa"/>
          </w:tcPr>
          <w:p w:rsidRPr="000B06B6" w:rsidR="0040199D" w:rsidRDefault="0040199D" w14:paraId="49AC1C28"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454323F9" w14:textId="77777777">
            <w:pPr>
              <w:jc w:val="center"/>
              <w:rPr>
                <w:rFonts w:eastAsia="Cambria" w:cs="Cambria" w:asciiTheme="minorHAnsi" w:hAnsiTheme="minorHAnsi"/>
                <w:color w:val="000000"/>
                <w:sz w:val="18"/>
                <w:szCs w:val="18"/>
              </w:rPr>
            </w:pPr>
          </w:p>
        </w:tc>
      </w:tr>
      <w:tr w:rsidRPr="000B06B6" w:rsidR="0040199D" w:rsidTr="0040199D" w14:paraId="6D68848D" w14:textId="3BC7E87D">
        <w:trPr>
          <w:trHeight w:val="341"/>
        </w:trPr>
        <w:tc>
          <w:tcPr>
            <w:tcW w:w="4320" w:type="dxa"/>
          </w:tcPr>
          <w:p w:rsidRPr="000B06B6" w:rsidR="0040199D" w:rsidRDefault="0040199D" w14:paraId="07C659B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ever smoked, n (%)</w:t>
            </w:r>
          </w:p>
        </w:tc>
        <w:tc>
          <w:tcPr>
            <w:tcW w:w="2585" w:type="dxa"/>
          </w:tcPr>
          <w:p w:rsidRPr="000B06B6" w:rsidR="0040199D" w:rsidRDefault="0040199D" w14:paraId="5F6CD65D"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F2EE5DD" w14:textId="77777777">
            <w:pPr>
              <w:jc w:val="center"/>
              <w:rPr>
                <w:rFonts w:eastAsia="Cambria" w:cs="Cambria" w:asciiTheme="minorHAnsi" w:hAnsiTheme="minorHAnsi"/>
                <w:color w:val="000000"/>
                <w:sz w:val="18"/>
                <w:szCs w:val="18"/>
              </w:rPr>
            </w:pPr>
          </w:p>
        </w:tc>
      </w:tr>
      <w:tr w:rsidRPr="000B06B6" w:rsidR="0040199D" w:rsidTr="0040199D" w14:paraId="64D6E948" w14:textId="4535430D">
        <w:trPr>
          <w:trHeight w:val="341"/>
        </w:trPr>
        <w:tc>
          <w:tcPr>
            <w:tcW w:w="4320" w:type="dxa"/>
          </w:tcPr>
          <w:p w:rsidRPr="000B06B6" w:rsidR="0040199D" w:rsidRDefault="0040199D" w14:paraId="5DB1FC19"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hronic lung disease </w:t>
            </w:r>
          </w:p>
        </w:tc>
        <w:tc>
          <w:tcPr>
            <w:tcW w:w="2585" w:type="dxa"/>
          </w:tcPr>
          <w:p w:rsidRPr="000B06B6" w:rsidR="0040199D" w:rsidRDefault="0040199D" w14:paraId="1021340F"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75A15A0" w14:textId="77777777">
            <w:pPr>
              <w:jc w:val="center"/>
              <w:rPr>
                <w:rFonts w:eastAsia="Cambria" w:cs="Cambria" w:asciiTheme="minorHAnsi" w:hAnsiTheme="minorHAnsi"/>
                <w:color w:val="000000"/>
                <w:sz w:val="18"/>
                <w:szCs w:val="18"/>
              </w:rPr>
            </w:pPr>
          </w:p>
        </w:tc>
      </w:tr>
      <w:tr w:rsidRPr="000B06B6" w:rsidR="0040199D" w:rsidTr="0040199D" w14:paraId="0FA857E9" w14:textId="45FC750A">
        <w:tc>
          <w:tcPr>
            <w:tcW w:w="4320" w:type="dxa"/>
          </w:tcPr>
          <w:p w:rsidRPr="000B06B6" w:rsidR="0040199D" w:rsidRDefault="0040199D" w14:paraId="23C0541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vious valvular surgery, n (%)</w:t>
            </w:r>
          </w:p>
        </w:tc>
        <w:tc>
          <w:tcPr>
            <w:tcW w:w="2585" w:type="dxa"/>
          </w:tcPr>
          <w:p w:rsidRPr="000B06B6" w:rsidR="0040199D" w:rsidRDefault="0040199D" w14:paraId="24669D2C"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122D947" w14:textId="77777777">
            <w:pPr>
              <w:jc w:val="center"/>
              <w:rPr>
                <w:rFonts w:eastAsia="Cambria" w:cs="Cambria" w:asciiTheme="minorHAnsi" w:hAnsiTheme="minorHAnsi"/>
                <w:color w:val="000000"/>
                <w:sz w:val="18"/>
                <w:szCs w:val="18"/>
              </w:rPr>
            </w:pPr>
          </w:p>
        </w:tc>
      </w:tr>
      <w:tr w:rsidRPr="000B06B6" w:rsidR="0040199D" w:rsidTr="0040199D" w14:paraId="636B7B3B" w14:textId="30F627B3">
        <w:tc>
          <w:tcPr>
            <w:tcW w:w="4320" w:type="dxa"/>
          </w:tcPr>
          <w:p w:rsidRPr="000B06B6" w:rsidR="0040199D" w:rsidRDefault="0040199D" w14:paraId="48413E9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Family history of coronary artery disease, n (%)</w:t>
            </w:r>
          </w:p>
        </w:tc>
        <w:tc>
          <w:tcPr>
            <w:tcW w:w="2585" w:type="dxa"/>
          </w:tcPr>
          <w:p w:rsidRPr="000B06B6" w:rsidR="0040199D" w:rsidRDefault="0040199D" w14:paraId="0A0B027F"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6E5DCCA0" w14:textId="77777777">
            <w:pPr>
              <w:jc w:val="center"/>
              <w:rPr>
                <w:rFonts w:eastAsia="Cambria" w:cs="Cambria" w:asciiTheme="minorHAnsi" w:hAnsiTheme="minorHAnsi"/>
                <w:color w:val="000000"/>
                <w:sz w:val="18"/>
                <w:szCs w:val="18"/>
              </w:rPr>
            </w:pPr>
          </w:p>
        </w:tc>
      </w:tr>
      <w:tr w:rsidRPr="000B06B6" w:rsidR="0040199D" w:rsidTr="0040199D" w14:paraId="7EEBAEDF" w14:textId="1F801039">
        <w:tc>
          <w:tcPr>
            <w:tcW w:w="4320" w:type="dxa"/>
          </w:tcPr>
          <w:p w:rsidRPr="000B06B6" w:rsidR="0040199D" w:rsidRDefault="0040199D" w14:paraId="2D63700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eripheral vascular disease, n (%)</w:t>
            </w:r>
          </w:p>
        </w:tc>
        <w:tc>
          <w:tcPr>
            <w:tcW w:w="2585" w:type="dxa"/>
          </w:tcPr>
          <w:p w:rsidRPr="000B06B6" w:rsidR="0040199D" w:rsidRDefault="0040199D" w14:paraId="5ACCD3F1"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EFB20C5" w14:textId="77777777">
            <w:pPr>
              <w:jc w:val="center"/>
              <w:rPr>
                <w:rFonts w:eastAsia="Cambria" w:cs="Cambria" w:asciiTheme="minorHAnsi" w:hAnsiTheme="minorHAnsi"/>
                <w:color w:val="000000"/>
                <w:sz w:val="18"/>
                <w:szCs w:val="18"/>
              </w:rPr>
            </w:pPr>
          </w:p>
        </w:tc>
      </w:tr>
      <w:tr w:rsidRPr="000B06B6" w:rsidR="0040199D" w:rsidTr="0040199D" w14:paraId="768C1FE6" w14:textId="5324D2AC">
        <w:tc>
          <w:tcPr>
            <w:tcW w:w="4320" w:type="dxa"/>
          </w:tcPr>
          <w:p w:rsidRPr="000B06B6" w:rsidR="0040199D" w:rsidRDefault="0040199D" w14:paraId="32A0978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ior heart failure, n (%)</w:t>
            </w:r>
          </w:p>
        </w:tc>
        <w:tc>
          <w:tcPr>
            <w:tcW w:w="2585" w:type="dxa"/>
          </w:tcPr>
          <w:p w:rsidRPr="000B06B6" w:rsidR="0040199D" w:rsidRDefault="0040199D" w14:paraId="55E2BD7C"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46B2F7A9" w14:textId="77777777">
            <w:pPr>
              <w:jc w:val="center"/>
              <w:rPr>
                <w:rFonts w:eastAsia="Cambria" w:cs="Cambria" w:asciiTheme="minorHAnsi" w:hAnsiTheme="minorHAnsi"/>
                <w:color w:val="000000"/>
                <w:sz w:val="18"/>
                <w:szCs w:val="18"/>
              </w:rPr>
            </w:pPr>
          </w:p>
        </w:tc>
      </w:tr>
      <w:tr w:rsidRPr="000B06B6" w:rsidR="0040199D" w:rsidTr="0040199D" w14:paraId="4E9470AD" w14:textId="5AD3ECCE">
        <w:tc>
          <w:tcPr>
            <w:tcW w:w="4320" w:type="dxa"/>
          </w:tcPr>
          <w:p w:rsidRPr="000B06B6" w:rsidR="0040199D" w:rsidRDefault="0040199D" w14:paraId="78B0C34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erebrovascular Disease, n (%)</w:t>
            </w:r>
          </w:p>
        </w:tc>
        <w:tc>
          <w:tcPr>
            <w:tcW w:w="2585" w:type="dxa"/>
          </w:tcPr>
          <w:p w:rsidRPr="000B06B6" w:rsidR="0040199D" w:rsidRDefault="0040199D" w14:paraId="3041277B"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F306F95" w14:textId="77777777">
            <w:pPr>
              <w:jc w:val="center"/>
              <w:rPr>
                <w:rFonts w:eastAsia="Cambria" w:cs="Cambria" w:asciiTheme="minorHAnsi" w:hAnsiTheme="minorHAnsi"/>
                <w:color w:val="000000"/>
                <w:sz w:val="18"/>
                <w:szCs w:val="18"/>
              </w:rPr>
            </w:pPr>
          </w:p>
        </w:tc>
      </w:tr>
      <w:tr w:rsidRPr="000B06B6" w:rsidR="0040199D" w:rsidTr="0040199D" w14:paraId="5B724583" w14:textId="50356B50">
        <w:tc>
          <w:tcPr>
            <w:tcW w:w="4320" w:type="dxa"/>
          </w:tcPr>
          <w:p w:rsidRPr="000B06B6" w:rsidR="0040199D" w:rsidRDefault="0040199D" w14:paraId="2FB3724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hronic oral anticoagulant use, n (%)</w:t>
            </w:r>
          </w:p>
        </w:tc>
        <w:tc>
          <w:tcPr>
            <w:tcW w:w="2585" w:type="dxa"/>
          </w:tcPr>
          <w:p w:rsidRPr="000B06B6" w:rsidR="0040199D" w:rsidRDefault="0040199D" w14:paraId="1233773E"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C62C124" w14:textId="77777777">
            <w:pPr>
              <w:jc w:val="center"/>
              <w:rPr>
                <w:rFonts w:eastAsia="Cambria" w:cs="Cambria" w:asciiTheme="minorHAnsi" w:hAnsiTheme="minorHAnsi"/>
                <w:color w:val="000000"/>
                <w:sz w:val="18"/>
                <w:szCs w:val="18"/>
              </w:rPr>
            </w:pPr>
          </w:p>
        </w:tc>
      </w:tr>
      <w:tr w:rsidRPr="000B06B6" w:rsidR="0040199D" w:rsidTr="0040199D" w14:paraId="7DB8AA75" w14:textId="63985D30">
        <w:tc>
          <w:tcPr>
            <w:tcW w:w="4320" w:type="dxa"/>
          </w:tcPr>
          <w:p w:rsidRPr="000B06B6" w:rsidR="0040199D" w:rsidRDefault="0040199D" w14:paraId="49E19113" w14:textId="15424989">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arpal tunnel syndrome, n (%)</w:t>
            </w:r>
          </w:p>
        </w:tc>
        <w:tc>
          <w:tcPr>
            <w:tcW w:w="2585" w:type="dxa"/>
          </w:tcPr>
          <w:p w:rsidRPr="000B06B6" w:rsidR="0040199D" w:rsidRDefault="0040199D" w14:paraId="6D87619D" w14:textId="77777777">
            <w:pPr>
              <w:jc w:val="center"/>
              <w:rPr>
                <w:rFonts w:eastAsia="Cambria" w:cs="Cambria" w:asciiTheme="minorHAnsi" w:hAnsiTheme="minorHAnsi"/>
                <w:b/>
                <w:color w:val="000000"/>
                <w:sz w:val="18"/>
                <w:szCs w:val="18"/>
              </w:rPr>
            </w:pPr>
          </w:p>
        </w:tc>
        <w:tc>
          <w:tcPr>
            <w:tcW w:w="2835" w:type="dxa"/>
          </w:tcPr>
          <w:p w:rsidRPr="000B06B6" w:rsidR="0040199D" w:rsidRDefault="0040199D" w14:paraId="673BF5D8" w14:textId="77777777">
            <w:pPr>
              <w:jc w:val="center"/>
              <w:rPr>
                <w:rFonts w:eastAsia="Cambria" w:cs="Cambria" w:asciiTheme="minorHAnsi" w:hAnsiTheme="minorHAnsi"/>
                <w:b/>
                <w:color w:val="000000"/>
                <w:sz w:val="18"/>
                <w:szCs w:val="18"/>
              </w:rPr>
            </w:pPr>
          </w:p>
        </w:tc>
      </w:tr>
      <w:tr w:rsidRPr="000B06B6" w:rsidR="0040199D" w:rsidTr="0040199D" w14:paraId="3E1D3CCD" w14:textId="02533F88">
        <w:tc>
          <w:tcPr>
            <w:tcW w:w="4320" w:type="dxa"/>
          </w:tcPr>
          <w:p w:rsidRPr="000B06B6" w:rsidR="0040199D" w:rsidRDefault="0040199D" w14:paraId="3070566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istory of spinal stenosis or laminectomy, n (%)</w:t>
            </w:r>
          </w:p>
        </w:tc>
        <w:tc>
          <w:tcPr>
            <w:tcW w:w="2585" w:type="dxa"/>
          </w:tcPr>
          <w:p w:rsidRPr="000B06B6" w:rsidR="0040199D" w:rsidRDefault="0040199D" w14:paraId="60AF3F53"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4EB8F2A3" w14:textId="77777777">
            <w:pPr>
              <w:jc w:val="center"/>
              <w:rPr>
                <w:rFonts w:eastAsia="Cambria" w:cs="Cambria" w:asciiTheme="minorHAnsi" w:hAnsiTheme="minorHAnsi"/>
                <w:color w:val="000000"/>
                <w:sz w:val="18"/>
                <w:szCs w:val="18"/>
              </w:rPr>
            </w:pPr>
          </w:p>
        </w:tc>
      </w:tr>
      <w:tr w:rsidRPr="000B06B6" w:rsidR="0040199D" w:rsidTr="0040199D" w14:paraId="0D25A75A" w14:textId="284133D5">
        <w:tc>
          <w:tcPr>
            <w:tcW w:w="4320" w:type="dxa"/>
          </w:tcPr>
          <w:p w:rsidRPr="000B06B6" w:rsidR="0040199D" w:rsidRDefault="0040199D" w14:paraId="02B262A9" w14:textId="12B629FC">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Baseline bloods at time of cardiac electronic implantable device</w:t>
            </w:r>
          </w:p>
        </w:tc>
        <w:tc>
          <w:tcPr>
            <w:tcW w:w="2585" w:type="dxa"/>
          </w:tcPr>
          <w:p w:rsidRPr="000B06B6" w:rsidR="0040199D" w:rsidRDefault="0040199D" w14:paraId="107FAD3D" w14:textId="77777777">
            <w:pPr>
              <w:jc w:val="center"/>
              <w:rPr>
                <w:rFonts w:eastAsia="Cambria" w:cs="Cambria" w:asciiTheme="minorHAnsi" w:hAnsiTheme="minorHAnsi"/>
                <w:b/>
                <w:color w:val="000000"/>
                <w:sz w:val="18"/>
                <w:szCs w:val="18"/>
              </w:rPr>
            </w:pPr>
          </w:p>
        </w:tc>
        <w:tc>
          <w:tcPr>
            <w:tcW w:w="2835" w:type="dxa"/>
          </w:tcPr>
          <w:p w:rsidRPr="000B06B6" w:rsidR="0040199D" w:rsidRDefault="0040199D" w14:paraId="686E29F9" w14:textId="77777777">
            <w:pPr>
              <w:jc w:val="center"/>
              <w:rPr>
                <w:rFonts w:eastAsia="Cambria" w:cs="Cambria" w:asciiTheme="minorHAnsi" w:hAnsiTheme="minorHAnsi"/>
                <w:b/>
                <w:color w:val="000000"/>
                <w:sz w:val="18"/>
                <w:szCs w:val="18"/>
              </w:rPr>
            </w:pPr>
          </w:p>
        </w:tc>
      </w:tr>
      <w:tr w:rsidRPr="000B06B6" w:rsidR="0040199D" w:rsidTr="0040199D" w14:paraId="69BC2A12" w14:textId="654D2D1E">
        <w:tc>
          <w:tcPr>
            <w:tcW w:w="4320" w:type="dxa"/>
          </w:tcPr>
          <w:p w:rsidRPr="000B06B6" w:rsidR="0040199D" w:rsidRDefault="0040199D" w14:paraId="7891D5E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Baseline creatinine (µmol/L), mean ± SD</w:t>
            </w:r>
          </w:p>
        </w:tc>
        <w:tc>
          <w:tcPr>
            <w:tcW w:w="2585" w:type="dxa"/>
          </w:tcPr>
          <w:p w:rsidRPr="000B06B6" w:rsidR="0040199D" w:rsidRDefault="0040199D" w14:paraId="0DC8C1B6"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5CC8B4CF" w14:textId="77777777">
            <w:pPr>
              <w:jc w:val="center"/>
              <w:rPr>
                <w:rFonts w:eastAsia="Cambria" w:cs="Cambria" w:asciiTheme="minorHAnsi" w:hAnsiTheme="minorHAnsi"/>
                <w:color w:val="000000"/>
                <w:sz w:val="18"/>
                <w:szCs w:val="18"/>
              </w:rPr>
            </w:pPr>
          </w:p>
        </w:tc>
      </w:tr>
      <w:tr w:rsidRPr="000B06B6" w:rsidR="0040199D" w:rsidTr="0040199D" w14:paraId="32E43574" w14:textId="1ACD4C08">
        <w:trPr>
          <w:trHeight w:val="1007"/>
        </w:trPr>
        <w:tc>
          <w:tcPr>
            <w:tcW w:w="4320" w:type="dxa"/>
          </w:tcPr>
          <w:p w:rsidRPr="000B06B6" w:rsidR="0040199D" w:rsidRDefault="0040199D" w14:paraId="72A6F543"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eGFR (mL/min/1.73m</w:t>
            </w:r>
            <w:r w:rsidRPr="000B06B6">
              <w:rPr>
                <w:rFonts w:eastAsia="Cambria" w:cs="Cambria" w:asciiTheme="minorHAnsi" w:hAnsiTheme="minorHAnsi"/>
                <w:color w:val="000000"/>
                <w:sz w:val="18"/>
                <w:szCs w:val="18"/>
                <w:vertAlign w:val="superscript"/>
              </w:rPr>
              <w:t>2</w:t>
            </w:r>
            <w:r w:rsidRPr="000B06B6">
              <w:rPr>
                <w:rFonts w:eastAsia="Cambria" w:cs="Cambria" w:asciiTheme="minorHAnsi" w:hAnsiTheme="minorHAnsi"/>
                <w:color w:val="000000"/>
                <w:sz w:val="18"/>
                <w:szCs w:val="18"/>
              </w:rPr>
              <w:t>), n (%)</w:t>
            </w:r>
          </w:p>
          <w:p w:rsidRPr="000B06B6" w:rsidR="0040199D" w:rsidRDefault="0040199D" w14:paraId="0A1C0DC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gt;60, n (%)</w:t>
            </w:r>
          </w:p>
          <w:p w:rsidRPr="000B06B6" w:rsidR="0040199D" w:rsidRDefault="0040199D" w14:paraId="7149E15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30-60, n (%)</w:t>
            </w:r>
          </w:p>
          <w:p w:rsidRPr="000B06B6" w:rsidR="0040199D" w:rsidRDefault="0040199D" w14:paraId="3A57849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t;30, n (%)</w:t>
            </w:r>
          </w:p>
        </w:tc>
        <w:tc>
          <w:tcPr>
            <w:tcW w:w="2585" w:type="dxa"/>
          </w:tcPr>
          <w:p w:rsidRPr="000B06B6" w:rsidR="0040199D" w:rsidRDefault="0040199D" w14:paraId="4A86DD4A"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50EA98C9" w14:textId="77777777">
            <w:pPr>
              <w:jc w:val="center"/>
              <w:rPr>
                <w:rFonts w:eastAsia="Cambria" w:cs="Cambria" w:asciiTheme="minorHAnsi" w:hAnsiTheme="minorHAnsi"/>
                <w:color w:val="000000"/>
                <w:sz w:val="18"/>
                <w:szCs w:val="18"/>
              </w:rPr>
            </w:pPr>
          </w:p>
        </w:tc>
      </w:tr>
      <w:tr w:rsidRPr="000B06B6" w:rsidR="0040199D" w:rsidTr="0040199D" w14:paraId="253808A8" w14:textId="52F4349B">
        <w:trPr>
          <w:trHeight w:val="257"/>
        </w:trPr>
        <w:tc>
          <w:tcPr>
            <w:tcW w:w="4320" w:type="dxa"/>
          </w:tcPr>
          <w:p w:rsidRPr="000B06B6" w:rsidR="0040199D" w:rsidRDefault="0040199D" w14:paraId="77E3673F"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Hb (g/L)</w:t>
            </w:r>
          </w:p>
        </w:tc>
        <w:tc>
          <w:tcPr>
            <w:tcW w:w="2585" w:type="dxa"/>
          </w:tcPr>
          <w:p w:rsidRPr="000B06B6" w:rsidR="0040199D" w:rsidRDefault="0040199D" w14:paraId="69FCE05C"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D92F320" w14:textId="77777777">
            <w:pPr>
              <w:jc w:val="center"/>
              <w:rPr>
                <w:rFonts w:eastAsia="Cambria" w:cs="Cambria" w:asciiTheme="minorHAnsi" w:hAnsiTheme="minorHAnsi"/>
                <w:color w:val="000000"/>
                <w:sz w:val="18"/>
                <w:szCs w:val="18"/>
              </w:rPr>
            </w:pPr>
          </w:p>
        </w:tc>
      </w:tr>
      <w:tr w:rsidRPr="000B06B6" w:rsidR="0040199D" w:rsidTr="0040199D" w14:paraId="14813296" w14:textId="09860425">
        <w:trPr>
          <w:trHeight w:val="257"/>
        </w:trPr>
        <w:tc>
          <w:tcPr>
            <w:tcW w:w="4320" w:type="dxa"/>
          </w:tcPr>
          <w:p w:rsidRPr="000B06B6" w:rsidR="0040199D" w:rsidRDefault="0040199D" w14:paraId="71B0E9B3"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ct (%)</w:t>
            </w:r>
          </w:p>
        </w:tc>
        <w:tc>
          <w:tcPr>
            <w:tcW w:w="2585" w:type="dxa"/>
          </w:tcPr>
          <w:p w:rsidRPr="000B06B6" w:rsidR="0040199D" w:rsidRDefault="0040199D" w14:paraId="2B025B9C"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559BA1B" w14:textId="77777777">
            <w:pPr>
              <w:jc w:val="center"/>
              <w:rPr>
                <w:rFonts w:eastAsia="Cambria" w:cs="Cambria" w:asciiTheme="minorHAnsi" w:hAnsiTheme="minorHAnsi"/>
                <w:color w:val="000000"/>
                <w:sz w:val="18"/>
                <w:szCs w:val="18"/>
              </w:rPr>
            </w:pPr>
          </w:p>
        </w:tc>
      </w:tr>
      <w:tr w:rsidRPr="000B06B6" w:rsidR="0040199D" w:rsidTr="0040199D" w14:paraId="07E3251E" w14:textId="0E45A6A2">
        <w:trPr>
          <w:trHeight w:val="257"/>
        </w:trPr>
        <w:tc>
          <w:tcPr>
            <w:tcW w:w="4320" w:type="dxa"/>
          </w:tcPr>
          <w:p w:rsidRPr="000B06B6" w:rsidR="0040199D" w:rsidRDefault="0040199D" w14:paraId="3B7E5FD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CC (10</w:t>
            </w:r>
            <w:r w:rsidRPr="000B06B6">
              <w:rPr>
                <w:rFonts w:eastAsia="Cambria" w:cs="Cambria" w:asciiTheme="minorHAnsi" w:hAnsiTheme="minorHAnsi"/>
                <w:color w:val="000000"/>
                <w:sz w:val="18"/>
                <w:szCs w:val="18"/>
                <w:vertAlign w:val="superscript"/>
              </w:rPr>
              <w:t>9</w:t>
            </w:r>
            <w:r w:rsidRPr="000B06B6">
              <w:rPr>
                <w:rFonts w:eastAsia="Cambria" w:cs="Cambria" w:asciiTheme="minorHAnsi" w:hAnsiTheme="minorHAnsi"/>
                <w:color w:val="000000"/>
                <w:sz w:val="18"/>
                <w:szCs w:val="18"/>
              </w:rPr>
              <w:t>/L)</w:t>
            </w:r>
          </w:p>
        </w:tc>
        <w:tc>
          <w:tcPr>
            <w:tcW w:w="2585" w:type="dxa"/>
          </w:tcPr>
          <w:p w:rsidRPr="000B06B6" w:rsidR="0040199D" w:rsidRDefault="0040199D" w14:paraId="7A2F692F"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1163C0B" w14:textId="77777777">
            <w:pPr>
              <w:jc w:val="center"/>
              <w:rPr>
                <w:rFonts w:eastAsia="Cambria" w:cs="Cambria" w:asciiTheme="minorHAnsi" w:hAnsiTheme="minorHAnsi"/>
                <w:color w:val="000000"/>
                <w:sz w:val="18"/>
                <w:szCs w:val="18"/>
              </w:rPr>
            </w:pPr>
          </w:p>
        </w:tc>
      </w:tr>
      <w:tr w:rsidRPr="000B06B6" w:rsidR="0040199D" w:rsidTr="0040199D" w14:paraId="0AFBCA8F" w14:textId="6D0A2565">
        <w:trPr>
          <w:trHeight w:val="257"/>
        </w:trPr>
        <w:tc>
          <w:tcPr>
            <w:tcW w:w="4320" w:type="dxa"/>
          </w:tcPr>
          <w:p w:rsidRPr="000B06B6" w:rsidR="0040199D" w:rsidRDefault="0040199D" w14:paraId="301398E3"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latelet count (10</w:t>
            </w:r>
            <w:r w:rsidRPr="000B06B6">
              <w:rPr>
                <w:rFonts w:eastAsia="Cambria" w:cs="Cambria" w:asciiTheme="minorHAnsi" w:hAnsiTheme="minorHAnsi"/>
                <w:color w:val="000000"/>
                <w:sz w:val="18"/>
                <w:szCs w:val="18"/>
                <w:vertAlign w:val="superscript"/>
              </w:rPr>
              <w:t>12</w:t>
            </w:r>
            <w:r w:rsidRPr="000B06B6">
              <w:rPr>
                <w:rFonts w:eastAsia="Cambria" w:cs="Cambria" w:asciiTheme="minorHAnsi" w:hAnsiTheme="minorHAnsi"/>
                <w:color w:val="000000"/>
                <w:sz w:val="18"/>
                <w:szCs w:val="18"/>
              </w:rPr>
              <w:t>/L)</w:t>
            </w:r>
          </w:p>
        </w:tc>
        <w:tc>
          <w:tcPr>
            <w:tcW w:w="2585" w:type="dxa"/>
          </w:tcPr>
          <w:p w:rsidRPr="000B06B6" w:rsidR="0040199D" w:rsidRDefault="0040199D" w14:paraId="7ADCFDA6"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394984C2" w14:textId="77777777">
            <w:pPr>
              <w:jc w:val="center"/>
              <w:rPr>
                <w:rFonts w:eastAsia="Cambria" w:cs="Cambria" w:asciiTheme="minorHAnsi" w:hAnsiTheme="minorHAnsi"/>
                <w:color w:val="000000"/>
                <w:sz w:val="18"/>
                <w:szCs w:val="18"/>
              </w:rPr>
            </w:pPr>
          </w:p>
        </w:tc>
      </w:tr>
      <w:tr w:rsidRPr="000B06B6" w:rsidR="0040199D" w:rsidTr="0040199D" w14:paraId="0D1E87DF" w14:textId="5476E410">
        <w:trPr>
          <w:trHeight w:val="257"/>
        </w:trPr>
        <w:tc>
          <w:tcPr>
            <w:tcW w:w="4320" w:type="dxa"/>
          </w:tcPr>
          <w:p w:rsidRPr="000B06B6" w:rsidR="0040199D" w:rsidRDefault="0040199D" w14:paraId="78969029"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roponin I ng/L</w:t>
            </w:r>
          </w:p>
        </w:tc>
        <w:tc>
          <w:tcPr>
            <w:tcW w:w="2585" w:type="dxa"/>
          </w:tcPr>
          <w:p w:rsidRPr="000B06B6" w:rsidR="0040199D" w:rsidRDefault="0040199D" w14:paraId="43256849"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0180EA1" w14:textId="77777777">
            <w:pPr>
              <w:jc w:val="center"/>
              <w:rPr>
                <w:rFonts w:eastAsia="Cambria" w:cs="Cambria" w:asciiTheme="minorHAnsi" w:hAnsiTheme="minorHAnsi"/>
                <w:color w:val="000000"/>
                <w:sz w:val="18"/>
                <w:szCs w:val="18"/>
              </w:rPr>
            </w:pPr>
          </w:p>
        </w:tc>
      </w:tr>
      <w:tr w:rsidRPr="000B06B6" w:rsidR="0040199D" w:rsidTr="0040199D" w14:paraId="1E361B03" w14:textId="65F62801">
        <w:trPr>
          <w:trHeight w:val="257"/>
        </w:trPr>
        <w:tc>
          <w:tcPr>
            <w:tcW w:w="4320" w:type="dxa"/>
          </w:tcPr>
          <w:p w:rsidRPr="000B06B6" w:rsidR="0040199D" w:rsidRDefault="0040199D" w14:paraId="674F373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T-proBNP, pg/mL</w:t>
            </w:r>
          </w:p>
        </w:tc>
        <w:tc>
          <w:tcPr>
            <w:tcW w:w="2585" w:type="dxa"/>
          </w:tcPr>
          <w:p w:rsidRPr="000B06B6" w:rsidR="0040199D" w:rsidRDefault="0040199D" w14:paraId="65057A6A"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F698F66" w14:textId="77777777">
            <w:pPr>
              <w:jc w:val="center"/>
              <w:rPr>
                <w:rFonts w:eastAsia="Cambria" w:cs="Cambria" w:asciiTheme="minorHAnsi" w:hAnsiTheme="minorHAnsi"/>
                <w:color w:val="000000"/>
                <w:sz w:val="18"/>
                <w:szCs w:val="18"/>
              </w:rPr>
            </w:pPr>
          </w:p>
        </w:tc>
      </w:tr>
      <w:tr w:rsidRPr="000B06B6" w:rsidR="0040199D" w:rsidTr="0040199D" w14:paraId="552CFD9B" w14:textId="7FAEF825">
        <w:trPr>
          <w:trHeight w:val="257"/>
        </w:trPr>
        <w:tc>
          <w:tcPr>
            <w:tcW w:w="4320" w:type="dxa"/>
          </w:tcPr>
          <w:p w:rsidRPr="000B06B6" w:rsidR="0040199D" w:rsidRDefault="0040199D" w14:paraId="1CB7082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bA1c (%)</w:t>
            </w:r>
          </w:p>
        </w:tc>
        <w:tc>
          <w:tcPr>
            <w:tcW w:w="2585" w:type="dxa"/>
          </w:tcPr>
          <w:p w:rsidRPr="000B06B6" w:rsidR="0040199D" w:rsidRDefault="0040199D" w14:paraId="34C06D47"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6729734" w14:textId="77777777">
            <w:pPr>
              <w:jc w:val="center"/>
              <w:rPr>
                <w:rFonts w:eastAsia="Cambria" w:cs="Cambria" w:asciiTheme="minorHAnsi" w:hAnsiTheme="minorHAnsi"/>
                <w:color w:val="000000"/>
                <w:sz w:val="18"/>
                <w:szCs w:val="18"/>
              </w:rPr>
            </w:pPr>
          </w:p>
        </w:tc>
      </w:tr>
      <w:tr w:rsidRPr="000B06B6" w:rsidR="0040199D" w:rsidTr="0040199D" w14:paraId="2BB2990B" w14:textId="251F9829">
        <w:trPr>
          <w:trHeight w:val="257"/>
        </w:trPr>
        <w:tc>
          <w:tcPr>
            <w:tcW w:w="4320" w:type="dxa"/>
          </w:tcPr>
          <w:p w:rsidRPr="000B06B6" w:rsidR="0040199D" w:rsidRDefault="0040199D" w14:paraId="3A0A01B8"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ECG</w:t>
            </w:r>
          </w:p>
        </w:tc>
        <w:tc>
          <w:tcPr>
            <w:tcW w:w="2585" w:type="dxa"/>
          </w:tcPr>
          <w:p w:rsidRPr="000B06B6" w:rsidR="0040199D" w:rsidRDefault="0040199D" w14:paraId="2CF0C497"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481D1085" w14:textId="77777777">
            <w:pPr>
              <w:jc w:val="center"/>
              <w:rPr>
                <w:rFonts w:eastAsia="Cambria" w:cs="Cambria" w:asciiTheme="minorHAnsi" w:hAnsiTheme="minorHAnsi"/>
                <w:color w:val="000000"/>
                <w:sz w:val="18"/>
                <w:szCs w:val="18"/>
              </w:rPr>
            </w:pPr>
          </w:p>
        </w:tc>
      </w:tr>
      <w:tr w:rsidRPr="000B06B6" w:rsidR="0040199D" w:rsidTr="0040199D" w14:paraId="64B52A7A" w14:textId="1E0F9DED">
        <w:trPr>
          <w:trHeight w:val="257"/>
        </w:trPr>
        <w:tc>
          <w:tcPr>
            <w:tcW w:w="4320" w:type="dxa"/>
          </w:tcPr>
          <w:p w:rsidRPr="000B06B6" w:rsidR="0040199D" w:rsidRDefault="0040199D" w14:paraId="7DA5F9B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ow voltage criteria, n (%)</w:t>
            </w:r>
          </w:p>
        </w:tc>
        <w:tc>
          <w:tcPr>
            <w:tcW w:w="2585" w:type="dxa"/>
          </w:tcPr>
          <w:p w:rsidRPr="000B06B6" w:rsidR="0040199D" w:rsidRDefault="0040199D" w14:paraId="6369963A"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582A5E3E" w14:textId="77777777">
            <w:pPr>
              <w:jc w:val="center"/>
              <w:rPr>
                <w:rFonts w:eastAsia="Cambria" w:cs="Cambria" w:asciiTheme="minorHAnsi" w:hAnsiTheme="minorHAnsi"/>
                <w:color w:val="000000"/>
                <w:sz w:val="18"/>
                <w:szCs w:val="18"/>
              </w:rPr>
            </w:pPr>
          </w:p>
        </w:tc>
      </w:tr>
      <w:tr w:rsidRPr="000B06B6" w:rsidR="0040199D" w:rsidTr="0040199D" w14:paraId="4643CAFD" w14:textId="6C6E65DC">
        <w:trPr>
          <w:trHeight w:val="257"/>
        </w:trPr>
        <w:tc>
          <w:tcPr>
            <w:tcW w:w="4320" w:type="dxa"/>
          </w:tcPr>
          <w:p w:rsidRPr="000B06B6" w:rsidR="0040199D" w:rsidRDefault="0040199D" w14:paraId="152B6A6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ight bundle branch block n (%)</w:t>
            </w:r>
          </w:p>
        </w:tc>
        <w:tc>
          <w:tcPr>
            <w:tcW w:w="2585" w:type="dxa"/>
          </w:tcPr>
          <w:p w:rsidRPr="000B06B6" w:rsidR="0040199D" w:rsidRDefault="0040199D" w14:paraId="3D9CDFD5"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624693FE" w14:textId="77777777">
            <w:pPr>
              <w:jc w:val="center"/>
              <w:rPr>
                <w:rFonts w:eastAsia="Cambria" w:cs="Cambria" w:asciiTheme="minorHAnsi" w:hAnsiTheme="minorHAnsi"/>
                <w:color w:val="000000"/>
                <w:sz w:val="18"/>
                <w:szCs w:val="18"/>
              </w:rPr>
            </w:pPr>
          </w:p>
        </w:tc>
      </w:tr>
      <w:tr w:rsidRPr="000B06B6" w:rsidR="0040199D" w:rsidTr="0040199D" w14:paraId="4A1B7C32" w14:textId="48A866D7">
        <w:trPr>
          <w:trHeight w:val="257"/>
        </w:trPr>
        <w:tc>
          <w:tcPr>
            <w:tcW w:w="4320" w:type="dxa"/>
          </w:tcPr>
          <w:p w:rsidRPr="000B06B6" w:rsidR="0040199D" w:rsidRDefault="0040199D" w14:paraId="31CF393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eft bundle branch block n (%)</w:t>
            </w:r>
          </w:p>
        </w:tc>
        <w:tc>
          <w:tcPr>
            <w:tcW w:w="2585" w:type="dxa"/>
          </w:tcPr>
          <w:p w:rsidRPr="000B06B6" w:rsidR="0040199D" w:rsidRDefault="0040199D" w14:paraId="75D366CB"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F7E31B3" w14:textId="77777777">
            <w:pPr>
              <w:jc w:val="center"/>
              <w:rPr>
                <w:rFonts w:eastAsia="Cambria" w:cs="Cambria" w:asciiTheme="minorHAnsi" w:hAnsiTheme="minorHAnsi"/>
                <w:color w:val="000000"/>
                <w:sz w:val="18"/>
                <w:szCs w:val="18"/>
              </w:rPr>
            </w:pPr>
          </w:p>
        </w:tc>
      </w:tr>
      <w:tr w:rsidRPr="000B06B6" w:rsidR="0040199D" w:rsidTr="0040199D" w14:paraId="787D4551" w14:textId="274599F0">
        <w:trPr>
          <w:trHeight w:val="257"/>
        </w:trPr>
        <w:tc>
          <w:tcPr>
            <w:tcW w:w="4320" w:type="dxa"/>
          </w:tcPr>
          <w:p w:rsidRPr="000B06B6" w:rsidR="0040199D" w:rsidRDefault="0040199D" w14:paraId="1B786D2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QRS duration, ms</w:t>
            </w:r>
          </w:p>
        </w:tc>
        <w:tc>
          <w:tcPr>
            <w:tcW w:w="2585" w:type="dxa"/>
          </w:tcPr>
          <w:p w:rsidRPr="000B06B6" w:rsidR="0040199D" w:rsidRDefault="0040199D" w14:paraId="75FFFC41"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342F540B" w14:textId="77777777">
            <w:pPr>
              <w:jc w:val="center"/>
              <w:rPr>
                <w:rFonts w:eastAsia="Cambria" w:cs="Cambria" w:asciiTheme="minorHAnsi" w:hAnsiTheme="minorHAnsi"/>
                <w:color w:val="000000"/>
                <w:sz w:val="18"/>
                <w:szCs w:val="18"/>
              </w:rPr>
            </w:pPr>
          </w:p>
        </w:tc>
      </w:tr>
      <w:tr w:rsidRPr="000B06B6" w:rsidR="0040199D" w:rsidTr="0040199D" w14:paraId="5DF4725A" w14:textId="16B80B42">
        <w:trPr>
          <w:trHeight w:val="257"/>
        </w:trPr>
        <w:tc>
          <w:tcPr>
            <w:tcW w:w="4320" w:type="dxa"/>
          </w:tcPr>
          <w:p w:rsidRPr="000B06B6" w:rsidR="0040199D" w:rsidRDefault="0040199D" w14:paraId="78D9306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trial Fibrillation, n (%)</w:t>
            </w:r>
          </w:p>
        </w:tc>
        <w:tc>
          <w:tcPr>
            <w:tcW w:w="2585" w:type="dxa"/>
          </w:tcPr>
          <w:p w:rsidRPr="000B06B6" w:rsidR="0040199D" w:rsidRDefault="0040199D" w14:paraId="3F23DD7A"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2D948D9D" w14:textId="77777777">
            <w:pPr>
              <w:jc w:val="center"/>
              <w:rPr>
                <w:rFonts w:eastAsia="Cambria" w:cs="Cambria" w:asciiTheme="minorHAnsi" w:hAnsiTheme="minorHAnsi"/>
                <w:color w:val="000000"/>
                <w:sz w:val="18"/>
                <w:szCs w:val="18"/>
              </w:rPr>
            </w:pPr>
          </w:p>
        </w:tc>
      </w:tr>
      <w:tr w:rsidRPr="000B06B6" w:rsidR="0040199D" w:rsidTr="0040199D" w14:paraId="1B146EDE" w14:textId="37098113">
        <w:trPr>
          <w:trHeight w:val="257"/>
        </w:trPr>
        <w:tc>
          <w:tcPr>
            <w:tcW w:w="4320" w:type="dxa"/>
          </w:tcPr>
          <w:p w:rsidRPr="000B06B6" w:rsidR="0040199D" w:rsidRDefault="0040199D" w14:paraId="05D3C92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Sinus rhythm, n (%) </w:t>
            </w:r>
          </w:p>
        </w:tc>
        <w:tc>
          <w:tcPr>
            <w:tcW w:w="2585" w:type="dxa"/>
          </w:tcPr>
          <w:p w:rsidRPr="000B06B6" w:rsidR="0040199D" w:rsidRDefault="0040199D" w14:paraId="28D8AA92"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02A982DC" w14:textId="77777777">
            <w:pPr>
              <w:jc w:val="center"/>
              <w:rPr>
                <w:rFonts w:eastAsia="Cambria" w:cs="Cambria" w:asciiTheme="minorHAnsi" w:hAnsiTheme="minorHAnsi"/>
                <w:color w:val="000000"/>
                <w:sz w:val="18"/>
                <w:szCs w:val="18"/>
              </w:rPr>
            </w:pPr>
          </w:p>
        </w:tc>
      </w:tr>
      <w:tr w:rsidRPr="000B06B6" w:rsidR="0040199D" w:rsidTr="0040199D" w14:paraId="52BC1B61" w14:textId="3C0DD3F1">
        <w:trPr>
          <w:trHeight w:val="257"/>
        </w:trPr>
        <w:tc>
          <w:tcPr>
            <w:tcW w:w="4320" w:type="dxa"/>
          </w:tcPr>
          <w:p w:rsidRPr="000B06B6" w:rsidR="0040199D" w:rsidRDefault="0040199D" w14:paraId="3E312043" w14:textId="21B3AFE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inus node dysfunction, n (%)</w:t>
            </w:r>
          </w:p>
        </w:tc>
        <w:tc>
          <w:tcPr>
            <w:tcW w:w="2585" w:type="dxa"/>
          </w:tcPr>
          <w:p w:rsidRPr="000B06B6" w:rsidR="0040199D" w:rsidRDefault="0040199D" w14:paraId="7DAF8CDE"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798889DC" w14:textId="77777777">
            <w:pPr>
              <w:jc w:val="center"/>
              <w:rPr>
                <w:rFonts w:eastAsia="Cambria" w:cs="Cambria" w:asciiTheme="minorHAnsi" w:hAnsiTheme="minorHAnsi"/>
                <w:color w:val="000000"/>
                <w:sz w:val="18"/>
                <w:szCs w:val="18"/>
              </w:rPr>
            </w:pPr>
          </w:p>
        </w:tc>
      </w:tr>
      <w:tr w:rsidRPr="000B06B6" w:rsidR="0040199D" w:rsidTr="0040199D" w14:paraId="74030CE9" w14:textId="061DAE71">
        <w:trPr>
          <w:trHeight w:val="257"/>
        </w:trPr>
        <w:tc>
          <w:tcPr>
            <w:tcW w:w="4320" w:type="dxa"/>
          </w:tcPr>
          <w:p w:rsidRPr="000B06B6" w:rsidR="0040199D" w:rsidRDefault="0040199D" w14:paraId="79EE0D9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V Block</w:t>
            </w:r>
          </w:p>
          <w:p w:rsidRPr="000B06B6" w:rsidR="0040199D" w:rsidRDefault="0040199D" w14:paraId="3C8C5CF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1, n (%)</w:t>
            </w:r>
          </w:p>
          <w:p w:rsidRPr="000B06B6" w:rsidR="0040199D" w:rsidRDefault="0040199D" w14:paraId="6FD7DE3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2a, n (%)</w:t>
            </w:r>
          </w:p>
          <w:p w:rsidRPr="000B06B6" w:rsidR="0040199D" w:rsidRDefault="0040199D" w14:paraId="47753721"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2b, n (%)</w:t>
            </w:r>
          </w:p>
          <w:p w:rsidRPr="000B06B6" w:rsidR="0040199D" w:rsidRDefault="0040199D" w14:paraId="76D0C1B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ype 3, n (%) </w:t>
            </w:r>
          </w:p>
        </w:tc>
        <w:tc>
          <w:tcPr>
            <w:tcW w:w="2585" w:type="dxa"/>
          </w:tcPr>
          <w:p w:rsidRPr="000B06B6" w:rsidR="0040199D" w:rsidRDefault="0040199D" w14:paraId="41A50D7B" w14:textId="77777777">
            <w:pPr>
              <w:jc w:val="center"/>
              <w:rPr>
                <w:rFonts w:eastAsia="Cambria" w:cs="Cambria" w:asciiTheme="minorHAnsi" w:hAnsiTheme="minorHAnsi"/>
                <w:color w:val="000000"/>
                <w:sz w:val="18"/>
                <w:szCs w:val="18"/>
              </w:rPr>
            </w:pPr>
          </w:p>
        </w:tc>
        <w:tc>
          <w:tcPr>
            <w:tcW w:w="2835" w:type="dxa"/>
          </w:tcPr>
          <w:p w:rsidRPr="000B06B6" w:rsidR="0040199D" w:rsidRDefault="0040199D" w14:paraId="3BB9DFB8" w14:textId="77777777">
            <w:pPr>
              <w:jc w:val="center"/>
              <w:rPr>
                <w:rFonts w:eastAsia="Cambria" w:cs="Cambria" w:asciiTheme="minorHAnsi" w:hAnsiTheme="minorHAnsi"/>
                <w:color w:val="000000"/>
                <w:sz w:val="18"/>
                <w:szCs w:val="18"/>
              </w:rPr>
            </w:pPr>
          </w:p>
        </w:tc>
      </w:tr>
      <w:tr w:rsidRPr="000B06B6" w:rsidR="000B06B6" w:rsidTr="0040199D" w14:paraId="79C81433" w14:textId="77777777">
        <w:trPr>
          <w:trHeight w:val="257"/>
        </w:trPr>
        <w:tc>
          <w:tcPr>
            <w:tcW w:w="4320" w:type="dxa"/>
          </w:tcPr>
          <w:p w:rsidRPr="000B06B6" w:rsidR="000B06B6" w:rsidRDefault="000B06B6" w14:paraId="41F5D4D5" w14:textId="77777777">
            <w:pPr>
              <w:rPr>
                <w:rFonts w:eastAsia="Cambria" w:cs="Cambria" w:asciiTheme="minorHAnsi" w:hAnsiTheme="minorHAnsi"/>
                <w:color w:val="000000"/>
                <w:sz w:val="18"/>
                <w:szCs w:val="18"/>
              </w:rPr>
            </w:pPr>
          </w:p>
        </w:tc>
        <w:tc>
          <w:tcPr>
            <w:tcW w:w="2585" w:type="dxa"/>
          </w:tcPr>
          <w:p w:rsidRPr="000B06B6" w:rsidR="000B06B6" w:rsidRDefault="000B06B6" w14:paraId="0EF2D34D" w14:textId="77777777">
            <w:pPr>
              <w:jc w:val="center"/>
              <w:rPr>
                <w:rFonts w:eastAsia="Cambria" w:cs="Cambria" w:asciiTheme="minorHAnsi" w:hAnsiTheme="minorHAnsi"/>
                <w:color w:val="000000"/>
                <w:sz w:val="18"/>
                <w:szCs w:val="18"/>
              </w:rPr>
            </w:pPr>
          </w:p>
        </w:tc>
        <w:tc>
          <w:tcPr>
            <w:tcW w:w="2835" w:type="dxa"/>
          </w:tcPr>
          <w:p w:rsidRPr="000B06B6" w:rsidR="000B06B6" w:rsidRDefault="000B06B6" w14:paraId="14A0D996" w14:textId="77777777">
            <w:pPr>
              <w:jc w:val="center"/>
              <w:rPr>
                <w:rFonts w:eastAsia="Cambria" w:cs="Cambria" w:asciiTheme="minorHAnsi" w:hAnsiTheme="minorHAnsi"/>
                <w:color w:val="000000"/>
                <w:sz w:val="18"/>
                <w:szCs w:val="18"/>
              </w:rPr>
            </w:pPr>
          </w:p>
        </w:tc>
      </w:tr>
    </w:tbl>
    <w:p w:rsidRPr="000B06B6" w:rsidR="005F3EF2" w:rsidRDefault="005F3EF2" w14:paraId="34132FB2" w14:textId="77777777">
      <w:pPr>
        <w:rPr>
          <w:rFonts w:eastAsia="Cambria" w:cs="Cambria" w:asciiTheme="minorHAnsi" w:hAnsiTheme="minorHAnsi"/>
          <w:b/>
          <w:color w:val="000000"/>
          <w:sz w:val="18"/>
          <w:szCs w:val="18"/>
        </w:rPr>
      </w:pPr>
    </w:p>
    <w:p w:rsidRPr="000B06B6" w:rsidR="005F3EF2" w:rsidRDefault="00000000" w14:paraId="5F198C9D" w14:textId="77777777">
      <w:pPr>
        <w:pBdr>
          <w:top w:val="nil"/>
          <w:left w:val="nil"/>
          <w:bottom w:val="nil"/>
          <w:right w:val="nil"/>
          <w:between w:val="nil"/>
        </w:pBd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Table 2: Screening for amyloidosis  </w:t>
      </w:r>
    </w:p>
    <w:tbl>
      <w:tblPr>
        <w:tblStyle w:val="a1"/>
        <w:tblW w:w="9807" w:type="dxa"/>
        <w:tblInd w:w="-3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4421"/>
        <w:gridCol w:w="2551"/>
        <w:gridCol w:w="2835"/>
      </w:tblGrid>
      <w:tr w:rsidRPr="000B06B6" w:rsidR="0040199D" w:rsidTr="58C328A7" w14:paraId="0BA72053" w14:textId="4BE4A386">
        <w:tc>
          <w:tcPr>
            <w:tcW w:w="4421" w:type="dxa"/>
            <w:tcMar/>
          </w:tcPr>
          <w:p w:rsidRPr="000B06B6" w:rsidR="0040199D" w:rsidP="0040199D" w:rsidRDefault="0040199D" w14:paraId="723451C7" w14:textId="77777777">
            <w:pPr>
              <w:rPr>
                <w:rFonts w:eastAsia="Cambria" w:cs="Cambria" w:asciiTheme="minorHAnsi" w:hAnsiTheme="minorHAnsi"/>
                <w:color w:val="000000"/>
                <w:sz w:val="18"/>
                <w:szCs w:val="18"/>
              </w:rPr>
            </w:pPr>
          </w:p>
        </w:tc>
        <w:tc>
          <w:tcPr>
            <w:tcW w:w="2551" w:type="dxa"/>
            <w:tcMar/>
          </w:tcPr>
          <w:p w:rsidRPr="000B06B6" w:rsidR="0040199D" w:rsidP="0040199D" w:rsidRDefault="0040199D" w14:paraId="5C322AF7" w14:textId="5D64C9F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 ATTR-CM</w:t>
            </w:r>
          </w:p>
        </w:tc>
        <w:tc>
          <w:tcPr>
            <w:tcW w:w="2835" w:type="dxa"/>
            <w:tcMar/>
          </w:tcPr>
          <w:p w:rsidRPr="000B06B6" w:rsidR="0040199D" w:rsidP="0040199D" w:rsidRDefault="0040199D" w14:paraId="1D622E70" w14:textId="7EA4FCB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out ATTR-CM</w:t>
            </w:r>
          </w:p>
        </w:tc>
      </w:tr>
      <w:tr w:rsidRPr="000B06B6" w:rsidR="0040199D" w:rsidTr="58C328A7" w14:paraId="1F6C0B7B" w14:textId="5A9C4199">
        <w:tc>
          <w:tcPr>
            <w:tcW w:w="4421" w:type="dxa"/>
            <w:tcMar/>
          </w:tcPr>
          <w:p w:rsidRPr="000B06B6" w:rsidR="0040199D" w:rsidP="0040199D" w:rsidRDefault="0040199D" w14:paraId="258FB46B"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Bone scintigraphy </w:t>
            </w:r>
          </w:p>
        </w:tc>
        <w:tc>
          <w:tcPr>
            <w:tcW w:w="2551" w:type="dxa"/>
            <w:tcMar/>
          </w:tcPr>
          <w:p w:rsidRPr="000B06B6" w:rsidR="0040199D" w:rsidP="0040199D" w:rsidRDefault="0040199D" w14:paraId="1509436B"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78D6C4A" w14:textId="77777777">
            <w:pPr>
              <w:jc w:val="center"/>
              <w:rPr>
                <w:rFonts w:eastAsia="Cambria" w:cs="Cambria" w:asciiTheme="minorHAnsi" w:hAnsiTheme="minorHAnsi"/>
                <w:color w:val="000000"/>
                <w:sz w:val="18"/>
                <w:szCs w:val="18"/>
              </w:rPr>
            </w:pPr>
          </w:p>
        </w:tc>
      </w:tr>
      <w:tr w:rsidRPr="000B06B6" w:rsidR="0040199D" w:rsidTr="58C328A7" w14:paraId="26753F0D" w14:textId="47802754">
        <w:tc>
          <w:tcPr>
            <w:tcW w:w="4421" w:type="dxa"/>
            <w:tcMar/>
          </w:tcPr>
          <w:p w:rsidRPr="000B06B6" w:rsidR="0040199D" w:rsidP="0040199D" w:rsidRDefault="0040199D" w14:paraId="0F013C9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ompleted bone scintigraphy </w:t>
            </w:r>
          </w:p>
        </w:tc>
        <w:tc>
          <w:tcPr>
            <w:tcW w:w="2551" w:type="dxa"/>
            <w:tcMar/>
          </w:tcPr>
          <w:p w:rsidRPr="000B06B6" w:rsidR="0040199D" w:rsidP="0040199D" w:rsidRDefault="0040199D" w14:paraId="3D7E043C"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1A719031" w14:textId="77777777">
            <w:pPr>
              <w:jc w:val="center"/>
              <w:rPr>
                <w:rFonts w:eastAsia="Cambria" w:cs="Cambria" w:asciiTheme="minorHAnsi" w:hAnsiTheme="minorHAnsi"/>
                <w:color w:val="000000"/>
                <w:sz w:val="18"/>
                <w:szCs w:val="18"/>
              </w:rPr>
            </w:pPr>
          </w:p>
        </w:tc>
      </w:tr>
      <w:tr w:rsidRPr="000B06B6" w:rsidR="0040199D" w:rsidTr="58C328A7" w14:paraId="0AD36BCC" w14:textId="11B57701">
        <w:tc>
          <w:tcPr>
            <w:tcW w:w="4421" w:type="dxa"/>
            <w:tcMar/>
          </w:tcPr>
          <w:p w:rsidRPr="000B06B6" w:rsidR="0040199D" w:rsidP="0040199D" w:rsidRDefault="0040199D" w14:paraId="7B00939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YP- Perugini grade 0 </w:t>
            </w:r>
          </w:p>
        </w:tc>
        <w:tc>
          <w:tcPr>
            <w:tcW w:w="2551" w:type="dxa"/>
            <w:tcMar/>
          </w:tcPr>
          <w:p w:rsidRPr="000B06B6" w:rsidR="0040199D" w:rsidP="0040199D" w:rsidRDefault="0040199D" w14:paraId="602BC939"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79A3149C" w14:textId="77777777">
            <w:pPr>
              <w:jc w:val="center"/>
              <w:rPr>
                <w:rFonts w:eastAsia="Cambria" w:cs="Cambria" w:asciiTheme="minorHAnsi" w:hAnsiTheme="minorHAnsi"/>
                <w:color w:val="000000"/>
                <w:sz w:val="18"/>
                <w:szCs w:val="18"/>
              </w:rPr>
            </w:pPr>
          </w:p>
        </w:tc>
      </w:tr>
      <w:tr w:rsidRPr="000B06B6" w:rsidR="0040199D" w:rsidTr="58C328A7" w14:paraId="2819117F" w14:textId="005AAE2B">
        <w:tc>
          <w:tcPr>
            <w:tcW w:w="4421" w:type="dxa"/>
            <w:tcMar/>
          </w:tcPr>
          <w:p w:rsidRPr="000B06B6" w:rsidR="0040199D" w:rsidP="0040199D" w:rsidRDefault="0040199D" w14:paraId="6BDB2DA6"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YP- Perugini grade 1</w:t>
            </w:r>
          </w:p>
        </w:tc>
        <w:tc>
          <w:tcPr>
            <w:tcW w:w="2551" w:type="dxa"/>
            <w:tcMar/>
          </w:tcPr>
          <w:p w:rsidRPr="000B06B6" w:rsidR="0040199D" w:rsidP="0040199D" w:rsidRDefault="0040199D" w14:paraId="52733084"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1D86716" w14:textId="77777777">
            <w:pPr>
              <w:jc w:val="center"/>
              <w:rPr>
                <w:rFonts w:eastAsia="Cambria" w:cs="Cambria" w:asciiTheme="minorHAnsi" w:hAnsiTheme="minorHAnsi"/>
                <w:color w:val="000000"/>
                <w:sz w:val="18"/>
                <w:szCs w:val="18"/>
              </w:rPr>
            </w:pPr>
          </w:p>
        </w:tc>
      </w:tr>
      <w:tr w:rsidRPr="000B06B6" w:rsidR="0040199D" w:rsidTr="58C328A7" w14:paraId="55B0EBC1" w14:textId="55F78B10">
        <w:tc>
          <w:tcPr>
            <w:tcW w:w="4421" w:type="dxa"/>
            <w:tcMar/>
          </w:tcPr>
          <w:p w:rsidRPr="000B06B6" w:rsidR="0040199D" w:rsidP="0040199D" w:rsidRDefault="0040199D" w14:paraId="64C0EAEF"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YP- Perugini grade 2-3</w:t>
            </w:r>
          </w:p>
        </w:tc>
        <w:tc>
          <w:tcPr>
            <w:tcW w:w="2551" w:type="dxa"/>
            <w:tcMar/>
          </w:tcPr>
          <w:p w:rsidRPr="000B06B6" w:rsidR="0040199D" w:rsidP="0040199D" w:rsidRDefault="0040199D" w14:paraId="5801BCB2"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149EC566" w14:textId="77777777">
            <w:pPr>
              <w:jc w:val="center"/>
              <w:rPr>
                <w:rFonts w:eastAsia="Cambria" w:cs="Cambria" w:asciiTheme="minorHAnsi" w:hAnsiTheme="minorHAnsi"/>
                <w:color w:val="000000"/>
                <w:sz w:val="18"/>
                <w:szCs w:val="18"/>
              </w:rPr>
            </w:pPr>
          </w:p>
        </w:tc>
      </w:tr>
      <w:tr w:rsidRPr="000B06B6" w:rsidR="0040199D" w:rsidTr="58C328A7" w14:paraId="0ADEB49B" w14:textId="2A0792B4">
        <w:tc>
          <w:tcPr>
            <w:tcW w:w="4421" w:type="dxa"/>
            <w:tcMar/>
          </w:tcPr>
          <w:p w:rsidRPr="000B06B6" w:rsidR="0040199D" w:rsidP="0040199D" w:rsidRDefault="0040199D" w14:paraId="7F5124F3"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AL amyloidosis screen</w:t>
            </w:r>
          </w:p>
        </w:tc>
        <w:tc>
          <w:tcPr>
            <w:tcW w:w="2551" w:type="dxa"/>
            <w:tcMar/>
          </w:tcPr>
          <w:p w:rsidRPr="000B06B6" w:rsidR="0040199D" w:rsidP="0040199D" w:rsidRDefault="0040199D" w14:paraId="6703764F"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7F93C327" w14:textId="77777777">
            <w:pPr>
              <w:jc w:val="center"/>
              <w:rPr>
                <w:rFonts w:eastAsia="Cambria" w:cs="Cambria" w:asciiTheme="minorHAnsi" w:hAnsiTheme="minorHAnsi"/>
                <w:color w:val="000000"/>
                <w:sz w:val="18"/>
                <w:szCs w:val="18"/>
              </w:rPr>
            </w:pPr>
          </w:p>
        </w:tc>
      </w:tr>
      <w:tr w:rsidRPr="000B06B6" w:rsidR="0040199D" w:rsidTr="58C328A7" w14:paraId="6B0EFB4C" w14:textId="62B29F1C">
        <w:tc>
          <w:tcPr>
            <w:tcW w:w="4421" w:type="dxa"/>
            <w:tcMar/>
          </w:tcPr>
          <w:p w:rsidRPr="000B06B6" w:rsidR="0040199D" w:rsidP="0040199D" w:rsidRDefault="0040199D" w14:paraId="1CC3541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erum immunofixation</w:t>
            </w:r>
          </w:p>
        </w:tc>
        <w:tc>
          <w:tcPr>
            <w:tcW w:w="2551" w:type="dxa"/>
            <w:tcMar/>
          </w:tcPr>
          <w:p w:rsidRPr="000B06B6" w:rsidR="0040199D" w:rsidP="0040199D" w:rsidRDefault="0040199D" w14:paraId="0C7E79B0"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798EDD65" w14:textId="77777777">
            <w:pPr>
              <w:jc w:val="center"/>
              <w:rPr>
                <w:rFonts w:eastAsia="Cambria" w:cs="Cambria" w:asciiTheme="minorHAnsi" w:hAnsiTheme="minorHAnsi"/>
                <w:color w:val="000000"/>
                <w:sz w:val="18"/>
                <w:szCs w:val="18"/>
              </w:rPr>
            </w:pPr>
          </w:p>
        </w:tc>
      </w:tr>
      <w:tr w:rsidRPr="000B06B6" w:rsidR="0040199D" w:rsidTr="58C328A7" w14:paraId="5241420E" w14:textId="78D05EEE">
        <w:tc>
          <w:tcPr>
            <w:tcW w:w="4421" w:type="dxa"/>
            <w:tcMar/>
          </w:tcPr>
          <w:p w:rsidRPr="000B06B6" w:rsidR="0040199D" w:rsidP="0040199D" w:rsidRDefault="0040199D" w14:paraId="38CB92D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sence of monoclonal protein</w:t>
            </w:r>
          </w:p>
        </w:tc>
        <w:tc>
          <w:tcPr>
            <w:tcW w:w="2551" w:type="dxa"/>
            <w:tcMar/>
          </w:tcPr>
          <w:p w:rsidRPr="000B06B6" w:rsidR="0040199D" w:rsidP="0040199D" w:rsidRDefault="0040199D" w14:paraId="74CC074E"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6CD6B862" w14:textId="77777777">
            <w:pPr>
              <w:jc w:val="center"/>
              <w:rPr>
                <w:rFonts w:eastAsia="Cambria" w:cs="Cambria" w:asciiTheme="minorHAnsi" w:hAnsiTheme="minorHAnsi"/>
                <w:color w:val="000000"/>
                <w:sz w:val="18"/>
                <w:szCs w:val="18"/>
              </w:rPr>
            </w:pPr>
          </w:p>
        </w:tc>
      </w:tr>
      <w:tr w:rsidRPr="000B06B6" w:rsidR="0040199D" w:rsidTr="58C328A7" w14:paraId="6E314AB7" w14:textId="046C8569">
        <w:tc>
          <w:tcPr>
            <w:tcW w:w="4421" w:type="dxa"/>
            <w:tcMar/>
          </w:tcPr>
          <w:p w:rsidRPr="000B06B6" w:rsidR="0040199D" w:rsidP="58C328A7" w:rsidRDefault="0040199D" w14:paraId="2C9003B4" w14:textId="16D7E5D5">
            <w:pPr>
              <w:rPr>
                <w:rFonts w:ascii="Cambria" w:hAnsi="Cambria" w:eastAsia="Cambria" w:cs="Cambria" w:asciiTheme="minorAscii" w:hAnsiTheme="minorAscii"/>
                <w:color w:val="000000"/>
                <w:sz w:val="18"/>
                <w:szCs w:val="18"/>
              </w:rPr>
            </w:pPr>
            <w:r w:rsidRPr="58C328A7" w:rsidR="58C328A7">
              <w:rPr>
                <w:rFonts w:ascii="Cambria" w:hAnsi="Cambria" w:eastAsia="Cambria" w:cs="Cambria" w:asciiTheme="minorAscii" w:hAnsiTheme="minorAscii"/>
                <w:color w:val="000000" w:themeColor="text1" w:themeTint="FF" w:themeShade="FF"/>
                <w:sz w:val="18"/>
                <w:szCs w:val="18"/>
              </w:rPr>
              <w:t>Serum Kappa and Lambda free light chains</w:t>
            </w:r>
          </w:p>
        </w:tc>
        <w:tc>
          <w:tcPr>
            <w:tcW w:w="2551" w:type="dxa"/>
            <w:tcMar/>
          </w:tcPr>
          <w:p w:rsidRPr="000B06B6" w:rsidR="0040199D" w:rsidP="0040199D" w:rsidRDefault="0040199D" w14:paraId="2BEAEA75"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5246BFB8" w14:textId="77777777">
            <w:pPr>
              <w:jc w:val="center"/>
              <w:rPr>
                <w:rFonts w:eastAsia="Cambria" w:cs="Cambria" w:asciiTheme="minorHAnsi" w:hAnsiTheme="minorHAnsi"/>
                <w:color w:val="000000"/>
                <w:sz w:val="18"/>
                <w:szCs w:val="18"/>
              </w:rPr>
            </w:pPr>
          </w:p>
        </w:tc>
      </w:tr>
      <w:tr w:rsidRPr="000B06B6" w:rsidR="0040199D" w:rsidTr="58C328A7" w14:paraId="001DCC0D" w14:textId="7F35E6FB">
        <w:tc>
          <w:tcPr>
            <w:tcW w:w="4421" w:type="dxa"/>
            <w:tcMar/>
          </w:tcPr>
          <w:p w:rsidRPr="000B06B6" w:rsidR="0040199D" w:rsidP="58C328A7" w:rsidRDefault="0040199D" w14:paraId="740C41DE" w14:textId="08E35FA2">
            <w:pPr>
              <w:rPr>
                <w:rFonts w:ascii="Cambria" w:hAnsi="Cambria" w:eastAsia="Cambria" w:cs="Cambria" w:asciiTheme="minorAscii" w:hAnsiTheme="minorAscii"/>
                <w:color w:val="000000"/>
                <w:sz w:val="18"/>
                <w:szCs w:val="18"/>
              </w:rPr>
            </w:pPr>
            <w:r w:rsidRPr="58C328A7" w:rsidR="58C328A7">
              <w:rPr>
                <w:rFonts w:ascii="Cambria" w:hAnsi="Cambria" w:eastAsia="Cambria" w:cs="Cambria" w:asciiTheme="minorAscii" w:hAnsiTheme="minorAscii"/>
                <w:color w:val="000000" w:themeColor="text1" w:themeTint="FF" w:themeShade="FF"/>
                <w:sz w:val="18"/>
                <w:szCs w:val="18"/>
              </w:rPr>
              <w:t>Serum free light chain ratio</w:t>
            </w:r>
          </w:p>
        </w:tc>
        <w:tc>
          <w:tcPr>
            <w:tcW w:w="2551" w:type="dxa"/>
            <w:tcMar/>
          </w:tcPr>
          <w:p w:rsidRPr="000B06B6" w:rsidR="0040199D" w:rsidP="0040199D" w:rsidRDefault="0040199D" w14:paraId="1547D75D"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51EB3606" w14:textId="77777777">
            <w:pPr>
              <w:jc w:val="center"/>
              <w:rPr>
                <w:rFonts w:eastAsia="Cambria" w:cs="Cambria" w:asciiTheme="minorHAnsi" w:hAnsiTheme="minorHAnsi"/>
                <w:color w:val="000000"/>
                <w:sz w:val="18"/>
                <w:szCs w:val="18"/>
              </w:rPr>
            </w:pPr>
          </w:p>
        </w:tc>
      </w:tr>
      <w:tr w:rsidRPr="000B06B6" w:rsidR="000B06B6" w:rsidTr="58C328A7" w14:paraId="67CB5E1E" w14:textId="77777777">
        <w:tc>
          <w:tcPr>
            <w:tcW w:w="4421" w:type="dxa"/>
            <w:tcMar/>
          </w:tcPr>
          <w:p w:rsidRPr="000B06B6" w:rsidR="000B06B6" w:rsidP="0040199D" w:rsidRDefault="000B06B6" w14:paraId="7A34A80E" w14:textId="1B1581D5">
            <w:pPr>
              <w:rPr>
                <w:rFonts w:eastAsia="Cambria" w:cs="Cambria" w:asciiTheme="minorHAnsi" w:hAnsiTheme="minorHAnsi"/>
                <w:bCs/>
                <w:color w:val="000000"/>
                <w:sz w:val="18"/>
                <w:szCs w:val="18"/>
              </w:rPr>
            </w:pPr>
            <w:r w:rsidRPr="000B06B6">
              <w:rPr>
                <w:rFonts w:eastAsia="Cambria" w:cs="Cambria" w:asciiTheme="minorHAnsi" w:hAnsiTheme="minorHAnsi"/>
                <w:bCs/>
                <w:color w:val="000000"/>
                <w:sz w:val="18"/>
                <w:szCs w:val="18"/>
              </w:rPr>
              <w:t>Was bone marrow biopsy or fat pad biopsy required</w:t>
            </w:r>
          </w:p>
        </w:tc>
        <w:tc>
          <w:tcPr>
            <w:tcW w:w="2551" w:type="dxa"/>
            <w:tcMar/>
          </w:tcPr>
          <w:p w:rsidRPr="000B06B6" w:rsidR="000B06B6" w:rsidP="0040199D" w:rsidRDefault="000B06B6" w14:paraId="512010A7" w14:textId="77777777">
            <w:pPr>
              <w:jc w:val="center"/>
              <w:rPr>
                <w:rFonts w:eastAsia="Cambria" w:cs="Cambria" w:asciiTheme="minorHAnsi" w:hAnsiTheme="minorHAnsi"/>
                <w:color w:val="000000"/>
                <w:sz w:val="18"/>
                <w:szCs w:val="18"/>
              </w:rPr>
            </w:pPr>
          </w:p>
        </w:tc>
        <w:tc>
          <w:tcPr>
            <w:tcW w:w="2835" w:type="dxa"/>
            <w:tcMar/>
          </w:tcPr>
          <w:p w:rsidRPr="000B06B6" w:rsidR="000B06B6" w:rsidP="0040199D" w:rsidRDefault="000B06B6" w14:paraId="562BC257" w14:textId="77777777">
            <w:pPr>
              <w:jc w:val="center"/>
              <w:rPr>
                <w:rFonts w:eastAsia="Cambria" w:cs="Cambria" w:asciiTheme="minorHAnsi" w:hAnsiTheme="minorHAnsi"/>
                <w:color w:val="000000"/>
                <w:sz w:val="18"/>
                <w:szCs w:val="18"/>
              </w:rPr>
            </w:pPr>
          </w:p>
        </w:tc>
      </w:tr>
      <w:tr w:rsidRPr="000B06B6" w:rsidR="0040199D" w:rsidTr="58C328A7" w14:paraId="6778FE95" w14:textId="47847459">
        <w:tc>
          <w:tcPr>
            <w:tcW w:w="4421" w:type="dxa"/>
            <w:tcMar/>
          </w:tcPr>
          <w:p w:rsidRPr="000B06B6" w:rsidR="0040199D" w:rsidP="0040199D" w:rsidRDefault="0040199D" w14:paraId="1229CA38"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Genotyping </w:t>
            </w:r>
          </w:p>
        </w:tc>
        <w:tc>
          <w:tcPr>
            <w:tcW w:w="2551" w:type="dxa"/>
            <w:tcMar/>
          </w:tcPr>
          <w:p w:rsidRPr="000B06B6" w:rsidR="0040199D" w:rsidP="0040199D" w:rsidRDefault="0040199D" w14:paraId="683F825C"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F7050F3" w14:textId="77777777">
            <w:pPr>
              <w:jc w:val="center"/>
              <w:rPr>
                <w:rFonts w:eastAsia="Cambria" w:cs="Cambria" w:asciiTheme="minorHAnsi" w:hAnsiTheme="minorHAnsi"/>
                <w:color w:val="000000"/>
                <w:sz w:val="18"/>
                <w:szCs w:val="18"/>
              </w:rPr>
            </w:pPr>
          </w:p>
        </w:tc>
      </w:tr>
      <w:tr w:rsidRPr="000B06B6" w:rsidR="0040199D" w:rsidTr="58C328A7" w14:paraId="0104D691" w14:textId="52DE5337">
        <w:tc>
          <w:tcPr>
            <w:tcW w:w="4421" w:type="dxa"/>
            <w:tcMar/>
          </w:tcPr>
          <w:p w:rsidRPr="000B06B6" w:rsidR="0040199D" w:rsidP="0040199D" w:rsidRDefault="0040199D" w14:paraId="27CB938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Underwent genotyping </w:t>
            </w:r>
          </w:p>
        </w:tc>
        <w:tc>
          <w:tcPr>
            <w:tcW w:w="2551" w:type="dxa"/>
            <w:tcMar/>
          </w:tcPr>
          <w:p w:rsidRPr="000B06B6" w:rsidR="0040199D" w:rsidP="0040199D" w:rsidRDefault="0040199D" w14:paraId="47E6EC52"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62B5620" w14:textId="77777777">
            <w:pPr>
              <w:jc w:val="center"/>
              <w:rPr>
                <w:rFonts w:eastAsia="Cambria" w:cs="Cambria" w:asciiTheme="minorHAnsi" w:hAnsiTheme="minorHAnsi"/>
                <w:color w:val="000000"/>
                <w:sz w:val="18"/>
                <w:szCs w:val="18"/>
              </w:rPr>
            </w:pPr>
          </w:p>
        </w:tc>
      </w:tr>
      <w:tr w:rsidRPr="000B06B6" w:rsidR="0040199D" w:rsidTr="58C328A7" w14:paraId="789C84B5" w14:textId="3793C7BE">
        <w:tc>
          <w:tcPr>
            <w:tcW w:w="4421" w:type="dxa"/>
            <w:tcMar/>
          </w:tcPr>
          <w:p w:rsidRPr="000B06B6" w:rsidR="0040199D" w:rsidP="0040199D" w:rsidRDefault="0040199D" w14:paraId="31A824CF"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esult</w:t>
            </w:r>
          </w:p>
        </w:tc>
        <w:tc>
          <w:tcPr>
            <w:tcW w:w="2551" w:type="dxa"/>
            <w:tcMar/>
          </w:tcPr>
          <w:p w:rsidRPr="000B06B6" w:rsidR="0040199D" w:rsidP="0040199D" w:rsidRDefault="0040199D" w14:paraId="1A98F284"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B628DC1" w14:textId="77777777">
            <w:pPr>
              <w:jc w:val="center"/>
              <w:rPr>
                <w:rFonts w:eastAsia="Cambria" w:cs="Cambria" w:asciiTheme="minorHAnsi" w:hAnsiTheme="minorHAnsi"/>
                <w:color w:val="000000"/>
                <w:sz w:val="18"/>
                <w:szCs w:val="18"/>
              </w:rPr>
            </w:pPr>
          </w:p>
        </w:tc>
      </w:tr>
      <w:tr w:rsidRPr="000B06B6" w:rsidR="0040199D" w:rsidTr="58C328A7" w14:paraId="43196357" w14:textId="4EE4F4C3">
        <w:tc>
          <w:tcPr>
            <w:tcW w:w="4421" w:type="dxa"/>
            <w:tcMar/>
          </w:tcPr>
          <w:p w:rsidRPr="000B06B6" w:rsidR="0040199D" w:rsidP="0040199D" w:rsidRDefault="0040199D" w14:paraId="279C18A4"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CMR and cardiac biopsy</w:t>
            </w:r>
          </w:p>
        </w:tc>
        <w:tc>
          <w:tcPr>
            <w:tcW w:w="2551" w:type="dxa"/>
            <w:tcMar/>
          </w:tcPr>
          <w:p w:rsidRPr="000B06B6" w:rsidR="0040199D" w:rsidP="0040199D" w:rsidRDefault="0040199D" w14:paraId="2A6A17A2"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408EB9E7" w14:textId="77777777">
            <w:pPr>
              <w:jc w:val="center"/>
              <w:rPr>
                <w:rFonts w:eastAsia="Cambria" w:cs="Cambria" w:asciiTheme="minorHAnsi" w:hAnsiTheme="minorHAnsi"/>
                <w:color w:val="000000"/>
                <w:sz w:val="18"/>
                <w:szCs w:val="18"/>
              </w:rPr>
            </w:pPr>
          </w:p>
        </w:tc>
      </w:tr>
      <w:tr w:rsidRPr="000B06B6" w:rsidR="0040199D" w:rsidTr="58C328A7" w14:paraId="1D501C29" w14:textId="3E7E9D52">
        <w:tc>
          <w:tcPr>
            <w:tcW w:w="4421" w:type="dxa"/>
            <w:tcMar/>
          </w:tcPr>
          <w:p w:rsidRPr="000B06B6" w:rsidR="0040199D" w:rsidP="0040199D" w:rsidRDefault="0040199D" w14:paraId="4004D101"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as CMR required for diagnosis</w:t>
            </w:r>
          </w:p>
        </w:tc>
        <w:tc>
          <w:tcPr>
            <w:tcW w:w="2551" w:type="dxa"/>
            <w:tcMar/>
          </w:tcPr>
          <w:p w:rsidRPr="000B06B6" w:rsidR="0040199D" w:rsidP="0040199D" w:rsidRDefault="0040199D" w14:paraId="13D2E962"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1A663ACB" w14:textId="77777777">
            <w:pPr>
              <w:jc w:val="center"/>
              <w:rPr>
                <w:rFonts w:eastAsia="Cambria" w:cs="Cambria" w:asciiTheme="minorHAnsi" w:hAnsiTheme="minorHAnsi"/>
                <w:color w:val="000000"/>
                <w:sz w:val="18"/>
                <w:szCs w:val="18"/>
              </w:rPr>
            </w:pPr>
          </w:p>
        </w:tc>
      </w:tr>
      <w:tr w:rsidRPr="000B06B6" w:rsidR="0040199D" w:rsidTr="58C328A7" w14:paraId="7B6CFA54" w14:textId="5EEA35B7">
        <w:tc>
          <w:tcPr>
            <w:tcW w:w="4421" w:type="dxa"/>
            <w:tcMar/>
          </w:tcPr>
          <w:p w:rsidRPr="000B06B6" w:rsidR="0040199D" w:rsidP="0040199D" w:rsidRDefault="0040199D" w14:paraId="2555164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as cardiac biopsy required for diagnosis</w:t>
            </w:r>
          </w:p>
        </w:tc>
        <w:tc>
          <w:tcPr>
            <w:tcW w:w="2551" w:type="dxa"/>
            <w:tcMar/>
          </w:tcPr>
          <w:p w:rsidRPr="000B06B6" w:rsidR="0040199D" w:rsidP="0040199D" w:rsidRDefault="0040199D" w14:paraId="4C448346"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5A1BA19E" w14:textId="77777777">
            <w:pPr>
              <w:jc w:val="center"/>
              <w:rPr>
                <w:rFonts w:eastAsia="Cambria" w:cs="Cambria" w:asciiTheme="minorHAnsi" w:hAnsiTheme="minorHAnsi"/>
                <w:color w:val="000000"/>
                <w:sz w:val="18"/>
                <w:szCs w:val="18"/>
              </w:rPr>
            </w:pPr>
          </w:p>
        </w:tc>
      </w:tr>
      <w:tr w:rsidRPr="000B06B6" w:rsidR="0040199D" w:rsidTr="58C328A7" w14:paraId="0B541B78" w14:textId="71141911">
        <w:tc>
          <w:tcPr>
            <w:tcW w:w="4421" w:type="dxa"/>
            <w:tcMar/>
          </w:tcPr>
          <w:p w:rsidRPr="000B06B6" w:rsidR="0040199D" w:rsidP="0040199D" w:rsidRDefault="0040199D" w14:paraId="1ECC69EB"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Diagnosis </w:t>
            </w:r>
          </w:p>
        </w:tc>
        <w:tc>
          <w:tcPr>
            <w:tcW w:w="2551" w:type="dxa"/>
            <w:tcMar/>
          </w:tcPr>
          <w:p w:rsidRPr="000B06B6" w:rsidR="0040199D" w:rsidP="0040199D" w:rsidRDefault="0040199D" w14:paraId="23082A86"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2B1285E2" w14:textId="77777777">
            <w:pPr>
              <w:jc w:val="center"/>
              <w:rPr>
                <w:rFonts w:eastAsia="Cambria" w:cs="Cambria" w:asciiTheme="minorHAnsi" w:hAnsiTheme="minorHAnsi"/>
                <w:color w:val="000000"/>
                <w:sz w:val="18"/>
                <w:szCs w:val="18"/>
              </w:rPr>
            </w:pPr>
          </w:p>
        </w:tc>
      </w:tr>
      <w:tr w:rsidRPr="000B06B6" w:rsidR="0040199D" w:rsidTr="58C328A7" w14:paraId="6F950D38" w14:textId="00A6E760">
        <w:tc>
          <w:tcPr>
            <w:tcW w:w="4421" w:type="dxa"/>
            <w:tcMar/>
          </w:tcPr>
          <w:p w:rsidRPr="000B06B6" w:rsidR="0040199D" w:rsidP="0040199D" w:rsidRDefault="0040199D" w14:paraId="34AE745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o evidence of cardiac amyloidosis</w:t>
            </w:r>
          </w:p>
        </w:tc>
        <w:tc>
          <w:tcPr>
            <w:tcW w:w="2551" w:type="dxa"/>
            <w:tcMar/>
          </w:tcPr>
          <w:p w:rsidRPr="000B06B6" w:rsidR="0040199D" w:rsidP="0040199D" w:rsidRDefault="0040199D" w14:paraId="23B19B06"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1E07112A" w14:textId="77777777">
            <w:pPr>
              <w:jc w:val="center"/>
              <w:rPr>
                <w:rFonts w:eastAsia="Cambria" w:cs="Cambria" w:asciiTheme="minorHAnsi" w:hAnsiTheme="minorHAnsi"/>
                <w:color w:val="000000"/>
                <w:sz w:val="18"/>
                <w:szCs w:val="18"/>
              </w:rPr>
            </w:pPr>
          </w:p>
        </w:tc>
      </w:tr>
      <w:tr w:rsidRPr="000B06B6" w:rsidR="0040199D" w:rsidTr="58C328A7" w14:paraId="45CFA993" w14:textId="102A3015">
        <w:tc>
          <w:tcPr>
            <w:tcW w:w="4421" w:type="dxa"/>
            <w:tcMar/>
          </w:tcPr>
          <w:p w:rsidRPr="000B06B6" w:rsidR="0040199D" w:rsidP="0040199D" w:rsidRDefault="0040199D" w14:paraId="4429079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L amyloidosis </w:t>
            </w:r>
          </w:p>
        </w:tc>
        <w:tc>
          <w:tcPr>
            <w:tcW w:w="2551" w:type="dxa"/>
            <w:tcMar/>
          </w:tcPr>
          <w:p w:rsidRPr="000B06B6" w:rsidR="0040199D" w:rsidP="0040199D" w:rsidRDefault="0040199D" w14:paraId="75151B92"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3D8360F8" w14:textId="77777777">
            <w:pPr>
              <w:jc w:val="center"/>
              <w:rPr>
                <w:rFonts w:eastAsia="Cambria" w:cs="Cambria" w:asciiTheme="minorHAnsi" w:hAnsiTheme="minorHAnsi"/>
                <w:color w:val="000000"/>
                <w:sz w:val="18"/>
                <w:szCs w:val="18"/>
              </w:rPr>
            </w:pPr>
          </w:p>
        </w:tc>
      </w:tr>
      <w:tr w:rsidRPr="000B06B6" w:rsidR="0040199D" w:rsidTr="58C328A7" w14:paraId="570B0E8C" w14:textId="742BE94A">
        <w:tc>
          <w:tcPr>
            <w:tcW w:w="4421" w:type="dxa"/>
            <w:tcMar/>
          </w:tcPr>
          <w:p w:rsidRPr="000B06B6" w:rsidR="0040199D" w:rsidP="0040199D" w:rsidRDefault="0040199D" w14:paraId="4AA937D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TTR wild-type amyloidosis </w:t>
            </w:r>
          </w:p>
        </w:tc>
        <w:tc>
          <w:tcPr>
            <w:tcW w:w="2551" w:type="dxa"/>
            <w:tcMar/>
          </w:tcPr>
          <w:p w:rsidRPr="000B06B6" w:rsidR="0040199D" w:rsidP="0040199D" w:rsidRDefault="0040199D" w14:paraId="58D0A306"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53A1A049" w14:textId="77777777">
            <w:pPr>
              <w:jc w:val="center"/>
              <w:rPr>
                <w:rFonts w:eastAsia="Cambria" w:cs="Cambria" w:asciiTheme="minorHAnsi" w:hAnsiTheme="minorHAnsi"/>
                <w:color w:val="000000"/>
                <w:sz w:val="18"/>
                <w:szCs w:val="18"/>
              </w:rPr>
            </w:pPr>
          </w:p>
        </w:tc>
      </w:tr>
      <w:tr w:rsidRPr="000B06B6" w:rsidR="0040199D" w:rsidTr="58C328A7" w14:paraId="7B19565D" w14:textId="7A8EF9A4">
        <w:tc>
          <w:tcPr>
            <w:tcW w:w="4421" w:type="dxa"/>
            <w:tcMar/>
          </w:tcPr>
          <w:p w:rsidRPr="000B06B6" w:rsidR="0040199D" w:rsidP="0040199D" w:rsidRDefault="0040199D" w14:paraId="5E39E3E1"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Variant ATTR amyloidosis </w:t>
            </w:r>
          </w:p>
        </w:tc>
        <w:tc>
          <w:tcPr>
            <w:tcW w:w="2551" w:type="dxa"/>
            <w:tcMar/>
          </w:tcPr>
          <w:p w:rsidRPr="000B06B6" w:rsidR="0040199D" w:rsidP="0040199D" w:rsidRDefault="0040199D" w14:paraId="6DE81277" w14:textId="77777777">
            <w:pPr>
              <w:jc w:val="center"/>
              <w:rPr>
                <w:rFonts w:eastAsia="Cambria" w:cs="Cambria" w:asciiTheme="minorHAnsi" w:hAnsiTheme="minorHAnsi"/>
                <w:color w:val="000000"/>
                <w:sz w:val="18"/>
                <w:szCs w:val="18"/>
              </w:rPr>
            </w:pPr>
          </w:p>
        </w:tc>
        <w:tc>
          <w:tcPr>
            <w:tcW w:w="2835" w:type="dxa"/>
            <w:tcMar/>
          </w:tcPr>
          <w:p w:rsidRPr="000B06B6" w:rsidR="0040199D" w:rsidP="0040199D" w:rsidRDefault="0040199D" w14:paraId="5A0C02B6" w14:textId="77777777">
            <w:pPr>
              <w:jc w:val="center"/>
              <w:rPr>
                <w:rFonts w:eastAsia="Cambria" w:cs="Cambria" w:asciiTheme="minorHAnsi" w:hAnsiTheme="minorHAnsi"/>
                <w:color w:val="000000"/>
                <w:sz w:val="18"/>
                <w:szCs w:val="18"/>
              </w:rPr>
            </w:pPr>
          </w:p>
        </w:tc>
      </w:tr>
    </w:tbl>
    <w:p w:rsidRPr="000B06B6" w:rsidR="005F3EF2" w:rsidRDefault="005F3EF2" w14:paraId="161326CC" w14:textId="77777777">
      <w:pPr>
        <w:rPr>
          <w:rFonts w:eastAsia="Cambria" w:cs="Cambria" w:asciiTheme="minorHAnsi" w:hAnsiTheme="minorHAnsi"/>
          <w:b/>
          <w:color w:val="000000"/>
          <w:sz w:val="18"/>
          <w:szCs w:val="18"/>
        </w:rPr>
      </w:pPr>
    </w:p>
    <w:p w:rsidRPr="000B06B6" w:rsidR="005F3EF2" w:rsidRDefault="005F3EF2" w14:paraId="77C42112" w14:textId="77777777">
      <w:pPr>
        <w:rPr>
          <w:rFonts w:eastAsia="Cambria" w:cs="Cambria" w:asciiTheme="minorHAnsi" w:hAnsiTheme="minorHAnsi"/>
          <w:b/>
          <w:color w:val="000000"/>
          <w:sz w:val="18"/>
          <w:szCs w:val="18"/>
        </w:rPr>
      </w:pPr>
    </w:p>
    <w:p w:rsidRPr="000B06B6" w:rsidR="005F3EF2" w:rsidRDefault="005F3EF2" w14:paraId="3A359BE3" w14:textId="77777777">
      <w:pPr>
        <w:rPr>
          <w:rFonts w:eastAsia="Cambria" w:cs="Cambria" w:asciiTheme="minorHAnsi" w:hAnsiTheme="minorHAnsi"/>
          <w:b/>
          <w:color w:val="000000"/>
          <w:sz w:val="18"/>
          <w:szCs w:val="18"/>
        </w:rPr>
      </w:pPr>
    </w:p>
    <w:p w:rsidRPr="000B06B6" w:rsidR="005F3EF2" w:rsidRDefault="00000000" w14:paraId="35AA201E" w14:textId="3F78EDA0">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Table 3. Patients diagnosed with ATTR-C</w:t>
      </w:r>
      <w:r w:rsidRPr="000B06B6" w:rsidR="0073415C">
        <w:rPr>
          <w:rFonts w:eastAsia="Cambria" w:cs="Cambria" w:asciiTheme="minorHAnsi" w:hAnsiTheme="minorHAnsi"/>
          <w:b/>
          <w:color w:val="000000"/>
          <w:sz w:val="18"/>
          <w:szCs w:val="18"/>
        </w:rPr>
        <w:t>M</w:t>
      </w:r>
      <w:r w:rsidRPr="000B06B6">
        <w:rPr>
          <w:rFonts w:eastAsia="Cambria" w:cs="Cambria" w:asciiTheme="minorHAnsi" w:hAnsiTheme="minorHAnsi"/>
          <w:b/>
          <w:color w:val="000000"/>
          <w:sz w:val="18"/>
          <w:szCs w:val="18"/>
        </w:rPr>
        <w:t xml:space="preserve"> </w:t>
      </w:r>
    </w:p>
    <w:p w:rsidRPr="000B06B6" w:rsidR="005F3EF2" w:rsidRDefault="005F3EF2" w14:paraId="5A9EF1C5" w14:textId="77777777">
      <w:pPr>
        <w:pBdr>
          <w:top w:val="nil"/>
          <w:left w:val="nil"/>
          <w:bottom w:val="nil"/>
          <w:right w:val="nil"/>
          <w:between w:val="nil"/>
        </w:pBdr>
        <w:ind w:left="720"/>
        <w:rPr>
          <w:rFonts w:eastAsia="Cambria" w:cs="Cambria" w:asciiTheme="minorHAnsi" w:hAnsiTheme="minorHAnsi"/>
          <w:b/>
          <w:color w:val="000000"/>
          <w:sz w:val="18"/>
          <w:szCs w:val="18"/>
        </w:rPr>
      </w:pPr>
    </w:p>
    <w:tbl>
      <w:tblPr>
        <w:tblStyle w:val="a2"/>
        <w:tblW w:w="9776" w:type="dxa"/>
        <w:tblLayout w:type="fixed"/>
        <w:tblLook w:val="0400" w:firstRow="0" w:lastRow="0" w:firstColumn="0" w:lastColumn="0" w:noHBand="0" w:noVBand="1"/>
      </w:tblPr>
      <w:tblGrid>
        <w:gridCol w:w="4390"/>
        <w:gridCol w:w="2551"/>
        <w:gridCol w:w="2835"/>
      </w:tblGrid>
      <w:tr w:rsidRPr="000B06B6" w:rsidR="000B06B6" w:rsidTr="58C328A7" w14:paraId="7AA99C6E"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58C328A7" w:rsidRDefault="000B06B6" w14:paraId="1EADE85D" w14:textId="783ABA3C">
            <w:pPr>
              <w:pBdr>
                <w:top w:val="nil" w:color="000000" w:sz="0" w:space="0"/>
                <w:left w:val="nil" w:color="000000" w:sz="0" w:space="0"/>
                <w:bottom w:val="nil" w:color="000000" w:sz="0" w:space="0"/>
                <w:right w:val="nil" w:color="000000" w:sz="0" w:space="0"/>
                <w:between w:val="nil" w:color="000000" w:sz="0" w:space="0"/>
              </w:pBdr>
              <w:rPr>
                <w:rFonts w:ascii="Cambria" w:hAnsi="Cambria" w:eastAsia="Calibri" w:cs="Calibri" w:asciiTheme="minorAscii" w:hAnsiTheme="minorAscii"/>
                <w:b w:val="1"/>
                <w:bCs w:val="1"/>
                <w:color w:val="000000"/>
                <w:sz w:val="18"/>
                <w:szCs w:val="18"/>
              </w:rPr>
            </w:pPr>
            <w:r w:rsidRPr="58C328A7" w:rsidR="58C328A7">
              <w:rPr>
                <w:rFonts w:ascii="Cambria" w:hAnsi="Cambria" w:eastAsia="Calibri" w:cs="Calibri" w:asciiTheme="minorAscii" w:hAnsiTheme="minorAscii"/>
                <w:b w:val="1"/>
                <w:bCs w:val="1"/>
                <w:color w:val="000000" w:themeColor="text1" w:themeTint="FF" w:themeShade="FF"/>
                <w:sz w:val="18"/>
                <w:szCs w:val="18"/>
              </w:rPr>
              <w:t>Staging of ATTR-CM – At time of diagnosi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7CAC85C" w14:textId="6076E2AB">
            <w:pPr>
              <w:rPr>
                <w:rFonts w:asciiTheme="minorHAnsi" w:hAnsiTheme="minorHAnsi"/>
                <w:sz w:val="18"/>
                <w:szCs w:val="18"/>
              </w:rPr>
            </w:pPr>
            <w:r w:rsidRPr="000B06B6">
              <w:rPr>
                <w:rFonts w:eastAsia="Cambria" w:cs="Cambria" w:asciiTheme="minorHAnsi" w:hAnsiTheme="minorHAnsi"/>
                <w:b/>
                <w:color w:val="000000"/>
                <w:sz w:val="18"/>
                <w:szCs w:val="18"/>
              </w:rPr>
              <w:t>Patients with ATTR-CM</w:t>
            </w: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0B7EA71" w14:textId="4BE2AF29">
            <w:pPr>
              <w:rPr>
                <w:rFonts w:asciiTheme="minorHAnsi" w:hAnsiTheme="minorHAnsi"/>
                <w:sz w:val="18"/>
                <w:szCs w:val="18"/>
              </w:rPr>
            </w:pPr>
            <w:r w:rsidRPr="000B06B6">
              <w:rPr>
                <w:rFonts w:eastAsia="Cambria" w:cs="Cambria" w:asciiTheme="minorHAnsi" w:hAnsiTheme="minorHAnsi"/>
                <w:b/>
                <w:color w:val="000000"/>
                <w:sz w:val="18"/>
                <w:szCs w:val="18"/>
              </w:rPr>
              <w:t>Patients without ATTR-CM</w:t>
            </w:r>
          </w:p>
        </w:tc>
      </w:tr>
      <w:tr w:rsidRPr="000B06B6" w:rsidR="000B06B6" w:rsidTr="58C328A7" w14:paraId="4F1FD414"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7E32EAE"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Pro-BNP at time of diagnosi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530EB5D"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182B9D4" w14:textId="79755453">
            <w:pPr>
              <w:rPr>
                <w:rFonts w:asciiTheme="minorHAnsi" w:hAnsiTheme="minorHAnsi"/>
                <w:sz w:val="18"/>
                <w:szCs w:val="18"/>
              </w:rPr>
            </w:pPr>
          </w:p>
        </w:tc>
      </w:tr>
      <w:tr w:rsidRPr="000B06B6" w:rsidR="000B06B6" w:rsidTr="58C328A7" w14:paraId="2AB5677D"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317E9D8"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Creatinine at time of diagnosi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391D451"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772D07F" w14:textId="60C22853">
            <w:pPr>
              <w:rPr>
                <w:rFonts w:asciiTheme="minorHAnsi" w:hAnsiTheme="minorHAnsi"/>
                <w:sz w:val="18"/>
                <w:szCs w:val="18"/>
              </w:rPr>
            </w:pPr>
          </w:p>
        </w:tc>
      </w:tr>
      <w:tr w:rsidRPr="000B06B6" w:rsidR="000B06B6" w:rsidTr="58C328A7" w14:paraId="4815E918"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C4FE79A"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eGFR at time of diagnosi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863C5EA"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074B378" w14:textId="5C8AEAEF">
            <w:pPr>
              <w:rPr>
                <w:rFonts w:asciiTheme="minorHAnsi" w:hAnsiTheme="minorHAnsi"/>
                <w:sz w:val="18"/>
                <w:szCs w:val="18"/>
              </w:rPr>
            </w:pPr>
          </w:p>
        </w:tc>
      </w:tr>
      <w:tr w:rsidRPr="000B06B6" w:rsidR="000B06B6" w:rsidTr="58C328A7" w14:paraId="63AF3409"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B9C2A25"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Troponin at time of diagnosi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2180582"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1097A8D" w14:textId="06AC7BDA">
            <w:pPr>
              <w:rPr>
                <w:rFonts w:asciiTheme="minorHAnsi" w:hAnsiTheme="minorHAnsi"/>
                <w:sz w:val="18"/>
                <w:szCs w:val="18"/>
              </w:rPr>
            </w:pPr>
          </w:p>
        </w:tc>
      </w:tr>
      <w:tr w:rsidRPr="000B06B6" w:rsidR="000B06B6" w:rsidTr="58C328A7" w14:paraId="35256567"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36C1BAE"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Albumin at time of diagnosi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8282ED6"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56EC26A" w14:textId="0E97FF42">
            <w:pPr>
              <w:rPr>
                <w:rFonts w:asciiTheme="minorHAnsi" w:hAnsiTheme="minorHAnsi"/>
                <w:sz w:val="18"/>
                <w:szCs w:val="18"/>
              </w:rPr>
            </w:pPr>
          </w:p>
        </w:tc>
      </w:tr>
      <w:tr w:rsidRPr="000B06B6" w:rsidR="000B06B6" w:rsidTr="58C328A7" w14:paraId="6F32FCB7"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6AFF4DC"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Gilmore stage at time of diagnosi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C7BF8F9"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75190F5" w14:textId="3899B9DC">
            <w:pPr>
              <w:rPr>
                <w:rFonts w:asciiTheme="minorHAnsi" w:hAnsiTheme="minorHAnsi"/>
                <w:sz w:val="18"/>
                <w:szCs w:val="18"/>
              </w:rPr>
            </w:pPr>
          </w:p>
        </w:tc>
      </w:tr>
      <w:tr w:rsidRPr="000B06B6" w:rsidR="000B06B6" w:rsidTr="58C328A7" w14:paraId="7EC6AAFC"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215E009"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NYHA class at time of diagnosi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C14B73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C406DF1" w14:textId="3B0B504F">
            <w:pPr>
              <w:rPr>
                <w:rFonts w:asciiTheme="minorHAnsi" w:hAnsiTheme="minorHAnsi"/>
                <w:sz w:val="18"/>
                <w:szCs w:val="18"/>
              </w:rPr>
            </w:pPr>
          </w:p>
        </w:tc>
      </w:tr>
      <w:tr w:rsidRPr="000B06B6" w:rsidR="000B06B6" w:rsidTr="58C328A7" w14:paraId="12AB1931"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69A903E"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Prior hospitalizations for HF at time of diagnosi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32050C9"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29C5665" w14:textId="01C6CFD8">
            <w:pPr>
              <w:rPr>
                <w:rFonts w:asciiTheme="minorHAnsi" w:hAnsiTheme="minorHAnsi"/>
                <w:sz w:val="18"/>
                <w:szCs w:val="18"/>
              </w:rPr>
            </w:pPr>
          </w:p>
        </w:tc>
      </w:tr>
      <w:tr w:rsidRPr="000B06B6" w:rsidR="000B06B6" w:rsidTr="58C328A7" w14:paraId="5BB03606"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8F21EA1" w14:textId="77777777">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 xml:space="preserve">Lasix dose at time of diagnosi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714CA9D"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B8DD850" w14:textId="49C7F528">
            <w:pPr>
              <w:rPr>
                <w:rFonts w:asciiTheme="minorHAnsi" w:hAnsiTheme="minorHAnsi"/>
                <w:sz w:val="18"/>
                <w:szCs w:val="18"/>
              </w:rPr>
            </w:pPr>
          </w:p>
        </w:tc>
      </w:tr>
      <w:tr w:rsidRPr="000B06B6" w:rsidR="000B06B6" w:rsidTr="58C328A7" w14:paraId="73B03ACA"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215708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b/>
                <w:color w:val="000000"/>
                <w:sz w:val="18"/>
                <w:szCs w:val="18"/>
              </w:rPr>
              <w:t>Echocardiogram parameter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65FDF02"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B8AB78B" w14:textId="13AD9CAA">
            <w:pPr>
              <w:rPr>
                <w:rFonts w:asciiTheme="minorHAnsi" w:hAnsiTheme="minorHAnsi"/>
                <w:sz w:val="18"/>
                <w:szCs w:val="18"/>
              </w:rPr>
            </w:pPr>
          </w:p>
        </w:tc>
      </w:tr>
      <w:tr w:rsidRPr="000B06B6" w:rsidR="000B06B6" w:rsidTr="58C328A7" w14:paraId="3ECFC173"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ACC5BC8"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 function (subjective)</w:t>
            </w:r>
          </w:p>
          <w:p w:rsidRPr="000B06B6" w:rsidR="000B06B6" w:rsidP="000B06B6" w:rsidRDefault="000B06B6" w14:paraId="1CE9E000" w14:textId="77777777">
            <w:pPr>
              <w:numPr>
                <w:ilvl w:val="0"/>
                <w:numId w:val="9"/>
              </w:num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Normal, n (%)</w:t>
            </w:r>
          </w:p>
          <w:p w:rsidRPr="000B06B6" w:rsidR="000B06B6" w:rsidP="000B06B6" w:rsidRDefault="000B06B6" w14:paraId="53431965" w14:textId="77777777">
            <w:pPr>
              <w:numPr>
                <w:ilvl w:val="0"/>
                <w:numId w:val="9"/>
              </w:num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Mild &gt;40, n (%)</w:t>
            </w:r>
          </w:p>
          <w:p w:rsidRPr="000B06B6" w:rsidR="000B06B6" w:rsidP="000B06B6" w:rsidRDefault="000B06B6" w14:paraId="503216C6" w14:textId="77777777">
            <w:pPr>
              <w:numPr>
                <w:ilvl w:val="0"/>
                <w:numId w:val="9"/>
              </w:num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Moderate 36-40, n (%)</w:t>
            </w:r>
          </w:p>
          <w:p w:rsidRPr="000B06B6" w:rsidR="000B06B6" w:rsidP="000B06B6" w:rsidRDefault="000B06B6" w14:paraId="2CA09707" w14:textId="77777777">
            <w:pPr>
              <w:numPr>
                <w:ilvl w:val="0"/>
                <w:numId w:val="9"/>
              </w:num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Severe &lt; 35,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5694291"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7CEAD01" w14:textId="26FAFA83">
            <w:pPr>
              <w:rPr>
                <w:rFonts w:asciiTheme="minorHAnsi" w:hAnsiTheme="minorHAnsi"/>
                <w:sz w:val="18"/>
                <w:szCs w:val="18"/>
              </w:rPr>
            </w:pPr>
          </w:p>
        </w:tc>
      </w:tr>
      <w:tr w:rsidRPr="000B06B6" w:rsidR="000B06B6" w:rsidTr="58C328A7" w14:paraId="5249C957"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33D3A8F"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 EF (Objective),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8DC9418"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EFC5B5D" w14:textId="322B7963">
            <w:pPr>
              <w:rPr>
                <w:rFonts w:asciiTheme="minorHAnsi" w:hAnsiTheme="minorHAnsi"/>
                <w:sz w:val="18"/>
                <w:szCs w:val="18"/>
              </w:rPr>
            </w:pPr>
          </w:p>
        </w:tc>
      </w:tr>
      <w:tr w:rsidRPr="000B06B6" w:rsidR="000B06B6" w:rsidTr="58C328A7" w14:paraId="0DEB8D70"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3BDDE2D"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EDD (cm)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D19CAF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60160CD" w14:textId="512A4159">
            <w:pPr>
              <w:rPr>
                <w:rFonts w:asciiTheme="minorHAnsi" w:hAnsiTheme="minorHAnsi"/>
                <w:sz w:val="18"/>
                <w:szCs w:val="18"/>
              </w:rPr>
            </w:pPr>
          </w:p>
        </w:tc>
      </w:tr>
      <w:tr w:rsidRPr="000B06B6" w:rsidR="000B06B6" w:rsidTr="58C328A7" w14:paraId="2EEE6091"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09DC9EC"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 ESD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D6A219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0581A1B" w14:textId="418D8668">
            <w:pPr>
              <w:rPr>
                <w:rFonts w:asciiTheme="minorHAnsi" w:hAnsiTheme="minorHAnsi"/>
                <w:sz w:val="18"/>
                <w:szCs w:val="18"/>
              </w:rPr>
            </w:pPr>
          </w:p>
        </w:tc>
      </w:tr>
      <w:tr w:rsidRPr="000B06B6" w:rsidR="000B06B6" w:rsidTr="58C328A7" w14:paraId="0399E9FA"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9FB5D9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IV septum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F391DF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B422534" w14:textId="1B978795">
            <w:pPr>
              <w:rPr>
                <w:rFonts w:asciiTheme="minorHAnsi" w:hAnsiTheme="minorHAnsi"/>
                <w:sz w:val="18"/>
                <w:szCs w:val="18"/>
              </w:rPr>
            </w:pPr>
          </w:p>
        </w:tc>
      </w:tr>
      <w:tr w:rsidRPr="000B06B6" w:rsidR="000B06B6" w:rsidTr="58C328A7" w14:paraId="7033C9D6"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2B1C422"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Inferolateral wall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ED476F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8BE1B8D" w14:textId="6D408252">
            <w:pPr>
              <w:rPr>
                <w:rFonts w:asciiTheme="minorHAnsi" w:hAnsiTheme="minorHAnsi"/>
                <w:sz w:val="18"/>
                <w:szCs w:val="18"/>
              </w:rPr>
            </w:pPr>
          </w:p>
        </w:tc>
      </w:tr>
      <w:tr w:rsidRPr="000B06B6" w:rsidR="000B06B6" w:rsidTr="58C328A7" w14:paraId="3E5A9D2D"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DD2F9E0"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RV diameter (cm)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CCB9C33"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1C8C5D6" w14:textId="17E44F87">
            <w:pPr>
              <w:rPr>
                <w:rFonts w:asciiTheme="minorHAnsi" w:hAnsiTheme="minorHAnsi"/>
                <w:sz w:val="18"/>
                <w:szCs w:val="18"/>
              </w:rPr>
            </w:pPr>
          </w:p>
        </w:tc>
      </w:tr>
      <w:tr w:rsidRPr="000B06B6" w:rsidR="000B06B6" w:rsidTr="58C328A7" w14:paraId="614E2E7E"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54C99B2"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TAPSE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DA93110"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6B10D0A" w14:textId="1A34262C">
            <w:pPr>
              <w:rPr>
                <w:rFonts w:asciiTheme="minorHAnsi" w:hAnsiTheme="minorHAnsi"/>
                <w:sz w:val="18"/>
                <w:szCs w:val="18"/>
              </w:rPr>
            </w:pPr>
          </w:p>
        </w:tc>
      </w:tr>
      <w:tr w:rsidRPr="000B06B6" w:rsidR="000B06B6" w:rsidTr="58C328A7" w14:paraId="725A4BCC"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F5A8D44"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 mass indexed, g/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513F415"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FEA15FD" w14:textId="3ECC0CCD">
            <w:pPr>
              <w:rPr>
                <w:rFonts w:asciiTheme="minorHAnsi" w:hAnsiTheme="minorHAnsi"/>
                <w:sz w:val="18"/>
                <w:szCs w:val="18"/>
              </w:rPr>
            </w:pPr>
          </w:p>
        </w:tc>
      </w:tr>
      <w:tr w:rsidRPr="000B06B6" w:rsidR="000B06B6" w:rsidTr="58C328A7" w14:paraId="70A5BFB2" w14:textId="77777777">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D1AB67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GL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249934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4D7AA1B" w14:textId="59879AC6">
            <w:pPr>
              <w:rPr>
                <w:rFonts w:asciiTheme="minorHAnsi" w:hAnsiTheme="minorHAnsi"/>
                <w:sz w:val="18"/>
                <w:szCs w:val="18"/>
              </w:rPr>
            </w:pPr>
          </w:p>
        </w:tc>
      </w:tr>
      <w:tr w:rsidRPr="000B06B6" w:rsidR="000B06B6" w:rsidTr="58C328A7" w14:paraId="0CE8A2CE"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1B8137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A area, c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ADCD56C"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DCF8330" w14:textId="1BA382C7">
            <w:pPr>
              <w:rPr>
                <w:rFonts w:asciiTheme="minorHAnsi" w:hAnsiTheme="minorHAnsi"/>
                <w:sz w:val="18"/>
                <w:szCs w:val="18"/>
              </w:rPr>
            </w:pPr>
          </w:p>
        </w:tc>
      </w:tr>
      <w:tr w:rsidRPr="000B06B6" w:rsidR="000B06B6" w:rsidTr="58C328A7" w14:paraId="011B1069"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3BA6E8F"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A volume, mL</w:t>
            </w:r>
            <w:r w:rsidRPr="000B06B6">
              <w:rPr>
                <w:rFonts w:eastAsia="Calibri" w:cs="Calibri" w:asciiTheme="minorHAnsi" w:hAnsiTheme="minorHAnsi"/>
                <w:color w:val="000000"/>
                <w:sz w:val="18"/>
                <w:szCs w:val="18"/>
                <w:vertAlign w:val="superscript"/>
              </w:rPr>
              <w:t>3</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1341A0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23046DB" w14:textId="34F474DD">
            <w:pPr>
              <w:rPr>
                <w:rFonts w:asciiTheme="minorHAnsi" w:hAnsiTheme="minorHAnsi"/>
                <w:sz w:val="18"/>
                <w:szCs w:val="18"/>
              </w:rPr>
            </w:pPr>
          </w:p>
        </w:tc>
      </w:tr>
      <w:tr w:rsidRPr="000B06B6" w:rsidR="000B06B6" w:rsidTr="58C328A7" w14:paraId="32D8DDC2"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6513F40"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RA area, c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CAEAD0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5F42914" w14:textId="66D74CEA">
            <w:pPr>
              <w:rPr>
                <w:rFonts w:asciiTheme="minorHAnsi" w:hAnsiTheme="minorHAnsi"/>
                <w:sz w:val="18"/>
                <w:szCs w:val="18"/>
              </w:rPr>
            </w:pPr>
          </w:p>
        </w:tc>
      </w:tr>
      <w:tr w:rsidRPr="000B06B6" w:rsidR="000B06B6" w:rsidTr="58C328A7" w14:paraId="08E2A3E1"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4C02EDF"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E velocity,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D98967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BD30139" w14:textId="0432028D">
            <w:pPr>
              <w:rPr>
                <w:rFonts w:asciiTheme="minorHAnsi" w:hAnsiTheme="minorHAnsi"/>
                <w:sz w:val="18"/>
                <w:szCs w:val="18"/>
              </w:rPr>
            </w:pPr>
          </w:p>
        </w:tc>
      </w:tr>
      <w:tr w:rsidRPr="000B06B6" w:rsidR="000B06B6" w:rsidTr="58C328A7" w14:paraId="2628531E"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9B59CB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 velocity,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71EC30B"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74B1318" w14:textId="31D22D40">
            <w:pPr>
              <w:rPr>
                <w:rFonts w:asciiTheme="minorHAnsi" w:hAnsiTheme="minorHAnsi"/>
                <w:sz w:val="18"/>
                <w:szCs w:val="18"/>
              </w:rPr>
            </w:pPr>
          </w:p>
        </w:tc>
      </w:tr>
      <w:tr w:rsidRPr="000B06B6" w:rsidR="000B06B6" w:rsidTr="58C328A7" w14:paraId="0428C209"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4095FBD"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E:A ratio</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4825236"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6AADE8E" w14:textId="222D7230">
            <w:pPr>
              <w:rPr>
                <w:rFonts w:asciiTheme="minorHAnsi" w:hAnsiTheme="minorHAnsi"/>
                <w:sz w:val="18"/>
                <w:szCs w:val="18"/>
              </w:rPr>
            </w:pPr>
          </w:p>
        </w:tc>
      </w:tr>
      <w:tr w:rsidRPr="000B06B6" w:rsidR="000B06B6" w:rsidTr="58C328A7" w14:paraId="5426BA21"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AA87B95"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Deceleration time,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B1777CA"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C99D255" w14:textId="5698B2FD">
            <w:pPr>
              <w:rPr>
                <w:rFonts w:asciiTheme="minorHAnsi" w:hAnsiTheme="minorHAnsi"/>
                <w:sz w:val="18"/>
                <w:szCs w:val="18"/>
              </w:rPr>
            </w:pPr>
          </w:p>
        </w:tc>
      </w:tr>
      <w:tr w:rsidRPr="000B06B6" w:rsidR="000B06B6" w:rsidTr="58C328A7" w14:paraId="0FA206EC"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CBF671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edial e’,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25BE5F9"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5E3CFA8" w14:textId="0E5B5F18">
            <w:pPr>
              <w:rPr>
                <w:rFonts w:asciiTheme="minorHAnsi" w:hAnsiTheme="minorHAnsi"/>
                <w:sz w:val="18"/>
                <w:szCs w:val="18"/>
              </w:rPr>
            </w:pPr>
          </w:p>
        </w:tc>
      </w:tr>
      <w:tr w:rsidRPr="000B06B6" w:rsidR="000B06B6" w:rsidTr="58C328A7" w14:paraId="45A68B13"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5F049A0"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ateral e’,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BCDE3E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E455A4F" w14:textId="7A925B85">
            <w:pPr>
              <w:rPr>
                <w:rFonts w:asciiTheme="minorHAnsi" w:hAnsiTheme="minorHAnsi"/>
                <w:sz w:val="18"/>
                <w:szCs w:val="18"/>
              </w:rPr>
            </w:pPr>
          </w:p>
        </w:tc>
      </w:tr>
      <w:tr w:rsidRPr="000B06B6" w:rsidR="000B06B6" w:rsidTr="58C328A7" w14:paraId="576C75FE"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13233D7" w14:textId="77777777">
            <w:pPr>
              <w:pBdr>
                <w:top w:val="nil"/>
                <w:left w:val="nil"/>
                <w:bottom w:val="nil"/>
                <w:right w:val="nil"/>
                <w:between w:val="nil"/>
              </w:pBdr>
              <w:rPr>
                <w:rFonts w:asciiTheme="minorHAnsi" w:hAnsiTheme="minorHAnsi"/>
                <w:color w:val="000000"/>
                <w:sz w:val="18"/>
                <w:szCs w:val="18"/>
              </w:rPr>
            </w:pPr>
            <w:proofErr w:type="gramStart"/>
            <w:r w:rsidRPr="000B06B6">
              <w:rPr>
                <w:rFonts w:eastAsia="Calibri" w:cs="Calibri" w:asciiTheme="minorHAnsi" w:hAnsiTheme="minorHAnsi"/>
                <w:color w:val="000000"/>
                <w:sz w:val="18"/>
                <w:szCs w:val="18"/>
              </w:rPr>
              <w:t>E:e</w:t>
            </w:r>
            <w:proofErr w:type="gramEnd"/>
            <w:r w:rsidRPr="000B06B6">
              <w:rPr>
                <w:rFonts w:eastAsia="Calibri" w:cs="Calibri" w:asciiTheme="minorHAnsi" w:hAnsiTheme="minorHAnsi"/>
                <w:color w:val="000000"/>
                <w:sz w:val="18"/>
                <w:szCs w:val="18"/>
              </w:rPr>
              <w:t>’ medial</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BE83490"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DFB9414" w14:textId="04AC954C">
            <w:pPr>
              <w:rPr>
                <w:rFonts w:asciiTheme="minorHAnsi" w:hAnsiTheme="minorHAnsi"/>
                <w:sz w:val="18"/>
                <w:szCs w:val="18"/>
              </w:rPr>
            </w:pPr>
          </w:p>
        </w:tc>
      </w:tr>
      <w:tr w:rsidRPr="000B06B6" w:rsidR="000B06B6" w:rsidTr="58C328A7" w14:paraId="6DAEDB5B"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6F769FC" w14:textId="77777777">
            <w:pPr>
              <w:pBdr>
                <w:top w:val="nil"/>
                <w:left w:val="nil"/>
                <w:bottom w:val="nil"/>
                <w:right w:val="nil"/>
                <w:between w:val="nil"/>
              </w:pBdr>
              <w:rPr>
                <w:rFonts w:asciiTheme="minorHAnsi" w:hAnsiTheme="minorHAnsi"/>
                <w:color w:val="000000"/>
                <w:sz w:val="18"/>
                <w:szCs w:val="18"/>
              </w:rPr>
            </w:pPr>
            <w:proofErr w:type="gramStart"/>
            <w:r w:rsidRPr="000B06B6">
              <w:rPr>
                <w:rFonts w:eastAsia="Calibri" w:cs="Calibri" w:asciiTheme="minorHAnsi" w:hAnsiTheme="minorHAnsi"/>
                <w:color w:val="000000"/>
                <w:sz w:val="18"/>
                <w:szCs w:val="18"/>
              </w:rPr>
              <w:t>E:e</w:t>
            </w:r>
            <w:proofErr w:type="gramEnd"/>
            <w:r w:rsidRPr="000B06B6">
              <w:rPr>
                <w:rFonts w:eastAsia="Calibri" w:cs="Calibri" w:asciiTheme="minorHAnsi" w:hAnsiTheme="minorHAnsi"/>
                <w:color w:val="000000"/>
                <w:sz w:val="18"/>
                <w:szCs w:val="18"/>
              </w:rPr>
              <w:t>’ lateral</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80D635D"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CA9EB26" w14:textId="46355BBE">
            <w:pPr>
              <w:rPr>
                <w:rFonts w:asciiTheme="minorHAnsi" w:hAnsiTheme="minorHAnsi"/>
                <w:sz w:val="18"/>
                <w:szCs w:val="18"/>
              </w:rPr>
            </w:pPr>
          </w:p>
        </w:tc>
      </w:tr>
      <w:tr w:rsidRPr="000B06B6" w:rsidR="000B06B6" w:rsidTr="58C328A7" w14:paraId="231D8F34"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82227FE" w14:textId="77777777">
            <w:pPr>
              <w:pBdr>
                <w:top w:val="nil"/>
                <w:left w:val="nil"/>
                <w:bottom w:val="nil"/>
                <w:right w:val="nil"/>
                <w:between w:val="nil"/>
              </w:pBdr>
              <w:rPr>
                <w:rFonts w:asciiTheme="minorHAnsi" w:hAnsiTheme="minorHAnsi"/>
                <w:color w:val="000000"/>
                <w:sz w:val="18"/>
                <w:szCs w:val="18"/>
              </w:rPr>
            </w:pPr>
            <w:proofErr w:type="gramStart"/>
            <w:r w:rsidRPr="000B06B6">
              <w:rPr>
                <w:rFonts w:eastAsia="Calibri" w:cs="Calibri" w:asciiTheme="minorHAnsi" w:hAnsiTheme="minorHAnsi"/>
                <w:color w:val="000000"/>
                <w:sz w:val="18"/>
                <w:szCs w:val="18"/>
              </w:rPr>
              <w:t>E:e</w:t>
            </w:r>
            <w:proofErr w:type="gramEnd"/>
            <w:r w:rsidRPr="000B06B6">
              <w:rPr>
                <w:rFonts w:eastAsia="Calibri" w:cs="Calibri" w:asciiTheme="minorHAnsi" w:hAnsiTheme="minorHAnsi"/>
                <w:color w:val="000000"/>
                <w:sz w:val="18"/>
                <w:szCs w:val="18"/>
              </w:rPr>
              <w:t>’ average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BF9D23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16537E2" w14:textId="04A9AA60">
            <w:pPr>
              <w:rPr>
                <w:rFonts w:asciiTheme="minorHAnsi" w:hAnsiTheme="minorHAnsi"/>
                <w:sz w:val="18"/>
                <w:szCs w:val="18"/>
              </w:rPr>
            </w:pPr>
          </w:p>
        </w:tc>
      </w:tr>
      <w:tr w:rsidRPr="000B06B6" w:rsidR="000B06B6" w:rsidTr="58C328A7" w14:paraId="5EB8CDB2"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00B76EA"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R at least moderate, n (%)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C51F280"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2DDB6C1" w14:textId="3A0210F9">
            <w:pPr>
              <w:rPr>
                <w:rFonts w:asciiTheme="minorHAnsi" w:hAnsiTheme="minorHAnsi"/>
                <w:sz w:val="18"/>
                <w:szCs w:val="18"/>
              </w:rPr>
            </w:pPr>
          </w:p>
        </w:tc>
      </w:tr>
      <w:tr w:rsidRPr="000B06B6" w:rsidR="000B06B6" w:rsidTr="58C328A7" w14:paraId="20734325"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2B81FB8"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OT diameter,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66152A11"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CA5D1ED" w14:textId="6ED114BB">
            <w:pPr>
              <w:rPr>
                <w:rFonts w:asciiTheme="minorHAnsi" w:hAnsiTheme="minorHAnsi"/>
                <w:sz w:val="18"/>
                <w:szCs w:val="18"/>
              </w:rPr>
            </w:pPr>
          </w:p>
        </w:tc>
      </w:tr>
      <w:tr w:rsidRPr="000B06B6" w:rsidR="000B06B6" w:rsidTr="58C328A7" w14:paraId="37C89D34"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0E3B850"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OT VTI, cm</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5AE7005"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B228EAF" w14:textId="54FBA9D0">
            <w:pPr>
              <w:rPr>
                <w:rFonts w:asciiTheme="minorHAnsi" w:hAnsiTheme="minorHAnsi"/>
                <w:sz w:val="18"/>
                <w:szCs w:val="18"/>
              </w:rPr>
            </w:pPr>
          </w:p>
        </w:tc>
      </w:tr>
      <w:tr w:rsidRPr="000B06B6" w:rsidR="000B06B6" w:rsidTr="58C328A7" w14:paraId="1A4F92E5"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64399BA"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peak velocity,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4CE288C"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A6D3324" w14:textId="200C5965">
            <w:pPr>
              <w:rPr>
                <w:rFonts w:asciiTheme="minorHAnsi" w:hAnsiTheme="minorHAnsi"/>
                <w:sz w:val="18"/>
                <w:szCs w:val="18"/>
              </w:rPr>
            </w:pPr>
          </w:p>
        </w:tc>
      </w:tr>
      <w:tr w:rsidRPr="000B06B6" w:rsidR="000B06B6" w:rsidTr="58C328A7" w14:paraId="0B0B571C"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9C3121C"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peak gradient, mmHg</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A07B676"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B9AC1D8" w14:textId="43F646D2">
            <w:pPr>
              <w:rPr>
                <w:rFonts w:asciiTheme="minorHAnsi" w:hAnsiTheme="minorHAnsi"/>
                <w:sz w:val="18"/>
                <w:szCs w:val="18"/>
              </w:rPr>
            </w:pPr>
          </w:p>
        </w:tc>
      </w:tr>
      <w:tr w:rsidRPr="000B06B6" w:rsidR="000B06B6" w:rsidTr="58C328A7" w14:paraId="3B502303"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D198644"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mean gradient, mmHg</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AE667E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740C846" w14:textId="74EFB457">
            <w:pPr>
              <w:rPr>
                <w:rFonts w:asciiTheme="minorHAnsi" w:hAnsiTheme="minorHAnsi"/>
                <w:sz w:val="18"/>
                <w:szCs w:val="18"/>
              </w:rPr>
            </w:pPr>
          </w:p>
        </w:tc>
      </w:tr>
      <w:tr w:rsidRPr="000B06B6" w:rsidR="000B06B6" w:rsidTr="58C328A7" w14:paraId="453B90AB"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C5BEE0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V stroke volume index, mL/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488EA0B"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DC838E5" w14:textId="642C5A16">
            <w:pPr>
              <w:rPr>
                <w:rFonts w:asciiTheme="minorHAnsi" w:hAnsiTheme="minorHAnsi"/>
                <w:sz w:val="18"/>
                <w:szCs w:val="18"/>
              </w:rPr>
            </w:pPr>
          </w:p>
        </w:tc>
      </w:tr>
      <w:tr w:rsidRPr="000B06B6" w:rsidR="000B06B6" w:rsidTr="58C328A7" w14:paraId="668E0FA8"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929C40B"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valve area, c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A5FC78B"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2529E41" w14:textId="6387589F">
            <w:pPr>
              <w:rPr>
                <w:rFonts w:asciiTheme="minorHAnsi" w:hAnsiTheme="minorHAnsi"/>
                <w:sz w:val="18"/>
                <w:szCs w:val="18"/>
              </w:rPr>
            </w:pPr>
          </w:p>
        </w:tc>
      </w:tr>
      <w:tr w:rsidRPr="000B06B6" w:rsidR="000B06B6" w:rsidTr="58C328A7" w14:paraId="198EC412"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2FB9D89"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valve area index, cm</w:t>
            </w:r>
            <w:r w:rsidRPr="000B06B6">
              <w:rPr>
                <w:rFonts w:eastAsia="Calibri" w:cs="Calibri" w:asciiTheme="minorHAnsi" w:hAnsiTheme="minorHAnsi"/>
                <w:color w:val="000000"/>
                <w:sz w:val="18"/>
                <w:szCs w:val="18"/>
                <w:vertAlign w:val="superscript"/>
              </w:rPr>
              <w:t>2</w:t>
            </w:r>
            <w:r w:rsidRPr="000B06B6">
              <w:rPr>
                <w:rFonts w:eastAsia="Calibri" w:cs="Calibri" w:asciiTheme="minorHAnsi" w:hAnsiTheme="minorHAnsi"/>
                <w:color w:val="000000"/>
                <w:sz w:val="18"/>
                <w:szCs w:val="18"/>
              </w:rPr>
              <w:t>/m</w:t>
            </w:r>
            <w:r w:rsidRPr="000B06B6">
              <w:rPr>
                <w:rFonts w:eastAsia="Calibri" w:cs="Calibri" w:asciiTheme="minorHAnsi" w:hAnsiTheme="minorHAnsi"/>
                <w:color w:val="000000"/>
                <w:sz w:val="18"/>
                <w:szCs w:val="18"/>
                <w:vertAlign w:val="superscript"/>
              </w:rPr>
              <w:t>2</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1AAFA543"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9D77420" w14:textId="2776FC09">
            <w:pPr>
              <w:rPr>
                <w:rFonts w:asciiTheme="minorHAnsi" w:hAnsiTheme="minorHAnsi"/>
                <w:sz w:val="18"/>
                <w:szCs w:val="18"/>
              </w:rPr>
            </w:pPr>
          </w:p>
        </w:tc>
      </w:tr>
      <w:tr w:rsidRPr="000B06B6" w:rsidR="000B06B6" w:rsidTr="58C328A7" w14:paraId="16FA9454"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504B53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ortic stenosis high gradient,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EE89195"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0A8CE2D" w14:textId="5F63B376">
            <w:pPr>
              <w:rPr>
                <w:rFonts w:asciiTheme="minorHAnsi" w:hAnsiTheme="minorHAnsi"/>
                <w:sz w:val="18"/>
                <w:szCs w:val="18"/>
              </w:rPr>
            </w:pPr>
          </w:p>
        </w:tc>
      </w:tr>
      <w:tr w:rsidRPr="000B06B6" w:rsidR="000B06B6" w:rsidTr="58C328A7" w14:paraId="0F7259C0"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6191749"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ow flow low gradient with EF &lt; 50%,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2715A41"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B9F0AE9" w14:textId="0B25C132">
            <w:pPr>
              <w:rPr>
                <w:rFonts w:asciiTheme="minorHAnsi" w:hAnsiTheme="minorHAnsi"/>
                <w:sz w:val="18"/>
                <w:szCs w:val="18"/>
              </w:rPr>
            </w:pPr>
          </w:p>
        </w:tc>
      </w:tr>
      <w:tr w:rsidRPr="000B06B6" w:rsidR="000B06B6" w:rsidTr="58C328A7" w14:paraId="1B00D98E"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0E9CAB5"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ow flow low gradient with EF ≥ 50%,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CD87CB1"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4123ED3" w14:textId="11A04735">
            <w:pPr>
              <w:rPr>
                <w:rFonts w:asciiTheme="minorHAnsi" w:hAnsiTheme="minorHAnsi"/>
                <w:sz w:val="18"/>
                <w:szCs w:val="18"/>
              </w:rPr>
            </w:pPr>
          </w:p>
        </w:tc>
      </w:tr>
      <w:tr w:rsidRPr="000B06B6" w:rsidR="000B06B6" w:rsidTr="58C328A7" w14:paraId="73E83018"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AA6D935"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Peak TR velocity, m/s</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F5BE4C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DE777B5" w14:textId="2834743C">
            <w:pPr>
              <w:rPr>
                <w:rFonts w:asciiTheme="minorHAnsi" w:hAnsiTheme="minorHAnsi"/>
                <w:sz w:val="18"/>
                <w:szCs w:val="18"/>
              </w:rPr>
            </w:pPr>
          </w:p>
        </w:tc>
      </w:tr>
      <w:tr w:rsidRPr="000B06B6" w:rsidR="000B06B6" w:rsidTr="58C328A7" w14:paraId="3637F625"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D8A04A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TR at least moderate, n (%)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98D4E4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2E13EEE" w14:textId="0364B556">
            <w:pPr>
              <w:rPr>
                <w:rFonts w:asciiTheme="minorHAnsi" w:hAnsiTheme="minorHAnsi"/>
                <w:sz w:val="18"/>
                <w:szCs w:val="18"/>
              </w:rPr>
            </w:pPr>
          </w:p>
        </w:tc>
      </w:tr>
      <w:tr w:rsidRPr="000B06B6" w:rsidR="000B06B6" w:rsidTr="58C328A7" w14:paraId="4F98508F" w14:textId="77777777">
        <w:trPr>
          <w:trHeight w:val="285"/>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BEAC070"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RVSP, mmHg</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331261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7E537BF" w14:textId="4D00CFCF">
            <w:pPr>
              <w:rPr>
                <w:rFonts w:asciiTheme="minorHAnsi" w:hAnsiTheme="minorHAnsi"/>
                <w:sz w:val="18"/>
                <w:szCs w:val="18"/>
              </w:rPr>
            </w:pPr>
          </w:p>
        </w:tc>
      </w:tr>
      <w:tr w:rsidRPr="000B06B6" w:rsidR="000B06B6" w:rsidTr="58C328A7" w14:paraId="60DDB037"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157644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b/>
                <w:color w:val="000000"/>
                <w:sz w:val="18"/>
                <w:szCs w:val="18"/>
              </w:rPr>
              <w:t>Amyloid specific parameter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AD9F36C"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0AFBC75" w14:textId="7F9038A4">
            <w:pPr>
              <w:rPr>
                <w:rFonts w:asciiTheme="minorHAnsi" w:hAnsiTheme="minorHAnsi"/>
                <w:sz w:val="18"/>
                <w:szCs w:val="18"/>
              </w:rPr>
            </w:pPr>
          </w:p>
        </w:tc>
      </w:tr>
      <w:tr w:rsidRPr="000B06B6" w:rsidR="000B06B6" w:rsidTr="58C328A7" w14:paraId="0FB23864" w14:textId="77777777">
        <w:trPr>
          <w:trHeight w:val="300"/>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3BE1469"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ow flow low gradient AS, n (%)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04A659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E21BF3D" w14:textId="765C5C35">
            <w:pPr>
              <w:rPr>
                <w:rFonts w:asciiTheme="minorHAnsi" w:hAnsiTheme="minorHAnsi"/>
                <w:sz w:val="18"/>
                <w:szCs w:val="18"/>
              </w:rPr>
            </w:pPr>
          </w:p>
        </w:tc>
      </w:tr>
      <w:tr w:rsidRPr="000B06B6" w:rsidR="000B06B6" w:rsidTr="58C328A7" w14:paraId="77DF52B3"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32A14C4"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LA volume indexed ≥ 60cm</w:t>
            </w:r>
            <w:proofErr w:type="gramStart"/>
            <w:r w:rsidRPr="000B06B6">
              <w:rPr>
                <w:rFonts w:eastAsia="Calibri" w:cs="Calibri" w:asciiTheme="minorHAnsi" w:hAnsiTheme="minorHAnsi"/>
                <w:color w:val="000000"/>
                <w:sz w:val="18"/>
                <w:szCs w:val="18"/>
                <w:vertAlign w:val="superscript"/>
              </w:rPr>
              <w:t>3</w:t>
            </w:r>
            <w:r w:rsidRPr="000B06B6">
              <w:rPr>
                <w:rFonts w:eastAsia="Calibri" w:cs="Calibri" w:asciiTheme="minorHAnsi" w:hAnsiTheme="minorHAnsi"/>
                <w:color w:val="000000"/>
                <w:sz w:val="18"/>
                <w:szCs w:val="18"/>
              </w:rPr>
              <w:t>,m</w:t>
            </w:r>
            <w:proofErr w:type="gramEnd"/>
            <w:r w:rsidRPr="000B06B6">
              <w:rPr>
                <w:rFonts w:eastAsia="Calibri" w:cs="Calibri" w:asciiTheme="minorHAnsi" w:hAnsiTheme="minorHAnsi"/>
                <w:color w:val="000000"/>
                <w:sz w:val="18"/>
                <w:szCs w:val="18"/>
                <w:vertAlign w:val="superscript"/>
              </w:rPr>
              <w:t>2</w:t>
            </w:r>
            <w:r w:rsidRPr="000B06B6">
              <w:rPr>
                <w:rFonts w:eastAsia="Calibri" w:cs="Calibri" w:asciiTheme="minorHAnsi" w:hAnsiTheme="minorHAnsi"/>
                <w:color w:val="000000"/>
                <w:sz w:val="18"/>
                <w:szCs w:val="18"/>
              </w:rPr>
              <w:t xml:space="preserve"> ,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E7D64D2"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06B8522" w14:textId="51297514">
            <w:pPr>
              <w:rPr>
                <w:rFonts w:asciiTheme="minorHAnsi" w:hAnsiTheme="minorHAnsi"/>
                <w:sz w:val="18"/>
                <w:szCs w:val="18"/>
              </w:rPr>
            </w:pPr>
          </w:p>
        </w:tc>
      </w:tr>
      <w:tr w:rsidRPr="000B06B6" w:rsidR="000B06B6" w:rsidTr="58C328A7" w14:paraId="72228D66"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D7485B4"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IVS septum &gt; 1.1 cm,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4C406170"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A3A1ACB" w14:textId="6B919CFC">
            <w:pPr>
              <w:rPr>
                <w:rFonts w:asciiTheme="minorHAnsi" w:hAnsiTheme="minorHAnsi"/>
                <w:sz w:val="18"/>
                <w:szCs w:val="18"/>
              </w:rPr>
            </w:pPr>
          </w:p>
        </w:tc>
      </w:tr>
      <w:tr w:rsidRPr="000B06B6" w:rsidR="000B06B6" w:rsidTr="58C328A7" w14:paraId="48187F3E"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2976FFA"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Increased LV mass indexed, n (%)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0A40982"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6AF8F47" w14:textId="5CE6E31F">
            <w:pPr>
              <w:rPr>
                <w:rFonts w:asciiTheme="minorHAnsi" w:hAnsiTheme="minorHAnsi"/>
                <w:sz w:val="18"/>
                <w:szCs w:val="18"/>
              </w:rPr>
            </w:pPr>
          </w:p>
        </w:tc>
      </w:tr>
      <w:tr w:rsidRPr="000B06B6" w:rsidR="000B06B6" w:rsidTr="58C328A7" w14:paraId="23D9EA3D"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ED64F74"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yocardial contraction fractio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3E51AF9"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EB2FE7E" w14:textId="500D939F">
            <w:pPr>
              <w:rPr>
                <w:rFonts w:asciiTheme="minorHAnsi" w:hAnsiTheme="minorHAnsi"/>
                <w:sz w:val="18"/>
                <w:szCs w:val="18"/>
              </w:rPr>
            </w:pPr>
          </w:p>
        </w:tc>
      </w:tr>
      <w:tr w:rsidRPr="000B06B6" w:rsidR="000B06B6" w:rsidTr="58C328A7" w14:paraId="06172C7B"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9FBDE0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yocardial contraction fraction &lt; 30%,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32E947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E82AC42" w14:textId="77487E9F">
            <w:pPr>
              <w:rPr>
                <w:rFonts w:asciiTheme="minorHAnsi" w:hAnsiTheme="minorHAnsi"/>
                <w:sz w:val="18"/>
                <w:szCs w:val="18"/>
              </w:rPr>
            </w:pPr>
          </w:p>
        </w:tc>
      </w:tr>
      <w:tr w:rsidRPr="000B06B6" w:rsidR="000B06B6" w:rsidTr="58C328A7" w14:paraId="41FFE097"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2122F9E"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itral S’ &lt; 7cm/s,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D515888"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EB99E6F" w14:textId="1D0393FF">
            <w:pPr>
              <w:rPr>
                <w:rFonts w:asciiTheme="minorHAnsi" w:hAnsiTheme="minorHAnsi"/>
                <w:sz w:val="18"/>
                <w:szCs w:val="18"/>
              </w:rPr>
            </w:pPr>
          </w:p>
        </w:tc>
      </w:tr>
      <w:tr w:rsidRPr="000B06B6" w:rsidR="000B06B6" w:rsidTr="58C328A7" w14:paraId="2438E22A"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057D9A6"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Pericardial effusion, n (%)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E6D98D2"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15457226" w14:textId="24BE2A68">
            <w:pPr>
              <w:rPr>
                <w:rFonts w:asciiTheme="minorHAnsi" w:hAnsiTheme="minorHAnsi"/>
                <w:sz w:val="18"/>
                <w:szCs w:val="18"/>
              </w:rPr>
            </w:pPr>
          </w:p>
        </w:tc>
      </w:tr>
      <w:tr w:rsidRPr="000B06B6" w:rsidR="000B06B6" w:rsidTr="58C328A7" w14:paraId="64B07B1A"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35492E3D"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bnormal GLS ≥ -15%,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1AD7BE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537FB0DA" w14:textId="3D8C7D3E">
            <w:pPr>
              <w:rPr>
                <w:rFonts w:asciiTheme="minorHAnsi" w:hAnsiTheme="minorHAnsi"/>
                <w:sz w:val="18"/>
                <w:szCs w:val="18"/>
              </w:rPr>
            </w:pPr>
          </w:p>
        </w:tc>
      </w:tr>
      <w:tr w:rsidRPr="000B06B6" w:rsidR="000B06B6" w:rsidTr="58C328A7" w14:paraId="169EED34"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16F8177"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Relative apical sparing on GLS, 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03C2D35F"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DC69716" w14:textId="07773898">
            <w:pPr>
              <w:rPr>
                <w:rFonts w:asciiTheme="minorHAnsi" w:hAnsiTheme="minorHAnsi"/>
                <w:sz w:val="18"/>
                <w:szCs w:val="18"/>
              </w:rPr>
            </w:pPr>
          </w:p>
        </w:tc>
      </w:tr>
      <w:tr w:rsidRPr="000B06B6" w:rsidR="000B06B6" w:rsidTr="58C328A7" w14:paraId="4B6392A3"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9FE9EEF"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Apical L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2CA11DA6"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82415C2" w14:textId="6433A72C">
            <w:pPr>
              <w:rPr>
                <w:rFonts w:asciiTheme="minorHAnsi" w:hAnsiTheme="minorHAnsi"/>
                <w:sz w:val="18"/>
                <w:szCs w:val="18"/>
              </w:rPr>
            </w:pPr>
          </w:p>
        </w:tc>
      </w:tr>
      <w:tr w:rsidRPr="000B06B6" w:rsidR="000B06B6" w:rsidTr="58C328A7" w14:paraId="45738494"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45FD44EA"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Mid L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300F8257"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2049ACB6" w14:textId="3BFB3AE7">
            <w:pPr>
              <w:rPr>
                <w:rFonts w:asciiTheme="minorHAnsi" w:hAnsiTheme="minorHAnsi"/>
                <w:sz w:val="18"/>
                <w:szCs w:val="18"/>
              </w:rPr>
            </w:pPr>
          </w:p>
        </w:tc>
      </w:tr>
      <w:tr w:rsidRPr="000B06B6" w:rsidR="000B06B6" w:rsidTr="58C328A7" w14:paraId="0533F033"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BB20006" w14:textId="77777777">
            <w:pPr>
              <w:pBdr>
                <w:top w:val="nil"/>
                <w:left w:val="nil"/>
                <w:bottom w:val="nil"/>
                <w:right w:val="nil"/>
                <w:between w:val="nil"/>
              </w:pBdr>
              <w:rPr>
                <w:rFonts w:asciiTheme="minorHAnsi" w:hAnsiTheme="minorHAnsi"/>
                <w:color w:val="000000"/>
                <w:sz w:val="18"/>
                <w:szCs w:val="18"/>
              </w:rPr>
            </w:pPr>
            <w:r w:rsidRPr="000B06B6">
              <w:rPr>
                <w:rFonts w:eastAsia="Calibri" w:cs="Calibri" w:asciiTheme="minorHAnsi" w:hAnsiTheme="minorHAnsi"/>
                <w:color w:val="000000"/>
                <w:sz w:val="18"/>
                <w:szCs w:val="18"/>
              </w:rPr>
              <w:t>Basal LS,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773EFD04"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76B7D359" w14:textId="5E0815F3">
            <w:pPr>
              <w:rPr>
                <w:rFonts w:asciiTheme="minorHAnsi" w:hAnsiTheme="minorHAnsi"/>
                <w:sz w:val="18"/>
                <w:szCs w:val="18"/>
              </w:rPr>
            </w:pPr>
          </w:p>
        </w:tc>
      </w:tr>
      <w:tr w:rsidRPr="000B06B6" w:rsidR="000B06B6" w:rsidTr="58C328A7" w14:paraId="3711F5AF" w14:textId="77777777">
        <w:trPr>
          <w:trHeight w:val="268"/>
        </w:trPr>
        <w:tc>
          <w:tcPr>
            <w:tcW w:w="4390"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0F7330A1" w14:textId="6885DD04">
            <w:pPr>
              <w:pBdr>
                <w:top w:val="nil"/>
                <w:left w:val="nil"/>
                <w:bottom w:val="nil"/>
                <w:right w:val="nil"/>
                <w:between w:val="nil"/>
              </w:pBdr>
              <w:rPr>
                <w:rFonts w:eastAsia="Calibri" w:cs="Calibri" w:asciiTheme="minorHAnsi" w:hAnsiTheme="minorHAnsi"/>
                <w:color w:val="000000"/>
                <w:sz w:val="18"/>
                <w:szCs w:val="18"/>
              </w:rPr>
            </w:pPr>
            <w:r w:rsidRPr="000B06B6">
              <w:rPr>
                <w:rFonts w:eastAsia="Calibri" w:cs="Calibri" w:asciiTheme="minorHAnsi" w:hAnsiTheme="minorHAnsi"/>
                <w:color w:val="000000"/>
                <w:sz w:val="18"/>
                <w:szCs w:val="18"/>
              </w:rPr>
              <w:t>Atrial strain, %</w:t>
            </w:r>
          </w:p>
        </w:tc>
        <w:tc>
          <w:tcPr>
            <w:tcW w:w="2551"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cPr>
          <w:p w:rsidRPr="000B06B6" w:rsidR="000B06B6" w:rsidP="000B06B6" w:rsidRDefault="000B06B6" w14:paraId="511D435D" w14:textId="77777777">
            <w:pPr>
              <w:rPr>
                <w:rFonts w:asciiTheme="minorHAnsi" w:hAnsiTheme="minorHAnsi"/>
                <w:sz w:val="18"/>
                <w:szCs w:val="18"/>
              </w:rPr>
            </w:pPr>
          </w:p>
        </w:tc>
        <w:tc>
          <w:tcPr>
            <w:tcW w:w="2835" w:type="dxa"/>
            <w:tcBorders>
              <w:top w:val="single" w:color="000000" w:themeColor="text1" w:sz="4" w:space="0"/>
              <w:left w:val="single" w:color="000000" w:themeColor="text1" w:sz="4" w:space="0"/>
              <w:bottom w:val="single" w:color="000000" w:themeColor="text1" w:sz="4" w:space="0"/>
              <w:right w:val="single" w:color="000000" w:themeColor="text1" w:sz="4" w:space="0"/>
            </w:tcBorders>
            <w:tcMar>
              <w:top w:w="0" w:type="dxa"/>
              <w:left w:w="115" w:type="dxa"/>
              <w:bottom w:w="0" w:type="dxa"/>
              <w:right w:w="115" w:type="dxa"/>
            </w:tcMar>
          </w:tcPr>
          <w:p w:rsidRPr="000B06B6" w:rsidR="000B06B6" w:rsidP="000B06B6" w:rsidRDefault="000B06B6" w14:paraId="6AAE2D6F" w14:textId="77777777">
            <w:pPr>
              <w:rPr>
                <w:rFonts w:asciiTheme="minorHAnsi" w:hAnsiTheme="minorHAnsi"/>
                <w:sz w:val="18"/>
                <w:szCs w:val="18"/>
              </w:rPr>
            </w:pPr>
          </w:p>
        </w:tc>
      </w:tr>
    </w:tbl>
    <w:p w:rsidRPr="000B06B6" w:rsidR="005F3EF2" w:rsidRDefault="005F3EF2" w14:paraId="3492998A" w14:textId="77777777">
      <w:pPr>
        <w:ind w:right="720"/>
        <w:rPr>
          <w:rFonts w:eastAsia="Cambria" w:cs="Cambria" w:asciiTheme="minorHAnsi" w:hAnsiTheme="minorHAnsi"/>
          <w:b/>
          <w:color w:val="000000"/>
          <w:sz w:val="18"/>
          <w:szCs w:val="18"/>
        </w:rPr>
      </w:pPr>
    </w:p>
    <w:p w:rsidRPr="000B06B6" w:rsidR="0009285A" w:rsidRDefault="0009285A" w14:paraId="0E01D170" w14:textId="5CD660E3">
      <w:pPr>
        <w:ind w:right="720"/>
        <w:rPr>
          <w:rFonts w:eastAsia="Cambria" w:cs="Cambria" w:asciiTheme="minorHAnsi" w:hAnsiTheme="minorHAnsi"/>
          <w:b/>
          <w:color w:val="000000"/>
          <w:sz w:val="18"/>
          <w:szCs w:val="18"/>
          <w:u w:val="single"/>
        </w:rPr>
      </w:pPr>
      <w:r w:rsidRPr="000B06B6">
        <w:rPr>
          <w:rFonts w:eastAsia="Cambria" w:cs="Cambria" w:asciiTheme="minorHAnsi" w:hAnsiTheme="minorHAnsi"/>
          <w:b/>
          <w:color w:val="000000"/>
          <w:sz w:val="18"/>
          <w:szCs w:val="18"/>
          <w:u w:val="single"/>
        </w:rPr>
        <w:t>Retrospective data collection</w:t>
      </w:r>
    </w:p>
    <w:p w:rsidRPr="000B06B6" w:rsidR="0009285A" w:rsidRDefault="0009285A" w14:paraId="1BFC55A5" w14:textId="77777777">
      <w:pPr>
        <w:ind w:right="720"/>
        <w:rPr>
          <w:rFonts w:eastAsia="Cambria" w:cs="Cambria" w:asciiTheme="minorHAnsi" w:hAnsiTheme="minorHAnsi"/>
          <w:b/>
          <w:color w:val="000000"/>
          <w:sz w:val="18"/>
          <w:szCs w:val="18"/>
        </w:rPr>
      </w:pPr>
    </w:p>
    <w:p w:rsidRPr="000B06B6" w:rsidR="0009285A" w:rsidP="0009285A" w:rsidRDefault="0009285A" w14:paraId="3B892DE2" w14:textId="442E96CA">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R- Table 1: Baseline Characteristics</w:t>
      </w:r>
    </w:p>
    <w:p w:rsidRPr="000B06B6" w:rsidR="00440B69" w:rsidP="00440B69" w:rsidRDefault="00440B69" w14:paraId="596BAAEB" w14:textId="77777777">
      <w:pPr>
        <w:ind w:left="360"/>
        <w:rPr>
          <w:rFonts w:eastAsia="Cambria" w:cs="Cambria" w:asciiTheme="minorHAnsi" w:hAnsiTheme="minorHAnsi"/>
          <w:color w:val="000000"/>
          <w:sz w:val="18"/>
          <w:szCs w:val="18"/>
        </w:rPr>
      </w:pPr>
    </w:p>
    <w:p w:rsidRPr="000B06B6" w:rsidR="00440B69" w:rsidP="00440B69" w:rsidRDefault="00440B69" w14:paraId="294BEB90" w14:textId="77777777">
      <w:pPr>
        <w:pBdr>
          <w:top w:val="nil"/>
          <w:left w:val="nil"/>
          <w:bottom w:val="nil"/>
          <w:right w:val="nil"/>
          <w:between w:val="nil"/>
        </w:pBdr>
        <w:rPr>
          <w:rFonts w:eastAsia="Cambria" w:cs="Cambria" w:asciiTheme="minorHAnsi" w:hAnsiTheme="minorHAnsi"/>
          <w:b/>
          <w:color w:val="000000"/>
          <w:sz w:val="18"/>
          <w:szCs w:val="18"/>
        </w:rPr>
      </w:pPr>
    </w:p>
    <w:tbl>
      <w:tblPr>
        <w:tblStyle w:val="a0"/>
        <w:tblW w:w="9740" w:type="dxa"/>
        <w:tblInd w:w="3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4320"/>
        <w:gridCol w:w="2585"/>
        <w:gridCol w:w="2835"/>
      </w:tblGrid>
      <w:tr w:rsidRPr="000B06B6" w:rsidR="00440B69" w:rsidTr="00E05858" w14:paraId="17495F6E" w14:textId="77777777">
        <w:trPr>
          <w:trHeight w:val="313"/>
        </w:trPr>
        <w:tc>
          <w:tcPr>
            <w:tcW w:w="4320" w:type="dxa"/>
          </w:tcPr>
          <w:p w:rsidRPr="000B06B6" w:rsidR="00440B69" w:rsidP="00E05858" w:rsidRDefault="00440B69" w14:paraId="6098B938" w14:textId="77777777">
            <w:pPr>
              <w:rPr>
                <w:rFonts w:eastAsia="Cambria" w:cs="Cambria" w:asciiTheme="minorHAnsi" w:hAnsiTheme="minorHAnsi"/>
                <w:b/>
                <w:color w:val="000000"/>
                <w:sz w:val="18"/>
                <w:szCs w:val="18"/>
              </w:rPr>
            </w:pPr>
          </w:p>
        </w:tc>
        <w:tc>
          <w:tcPr>
            <w:tcW w:w="2585" w:type="dxa"/>
          </w:tcPr>
          <w:p w:rsidRPr="000B06B6" w:rsidR="00440B69" w:rsidP="00E05858" w:rsidRDefault="00440B69" w14:paraId="5E06853D" w14:textId="7777777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 ATTR-CM</w:t>
            </w:r>
          </w:p>
        </w:tc>
        <w:tc>
          <w:tcPr>
            <w:tcW w:w="2835" w:type="dxa"/>
          </w:tcPr>
          <w:p w:rsidRPr="000B06B6" w:rsidR="00440B69" w:rsidP="00E05858" w:rsidRDefault="00440B69" w14:paraId="3B326494" w14:textId="7777777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out ATTR-CM</w:t>
            </w:r>
          </w:p>
        </w:tc>
      </w:tr>
      <w:tr w:rsidRPr="000B06B6" w:rsidR="00440B69" w:rsidTr="00E05858" w14:paraId="41FE5D0F" w14:textId="77777777">
        <w:trPr>
          <w:trHeight w:val="313"/>
        </w:trPr>
        <w:tc>
          <w:tcPr>
            <w:tcW w:w="4320" w:type="dxa"/>
          </w:tcPr>
          <w:p w:rsidRPr="000B06B6" w:rsidR="00440B69" w:rsidP="00E05858" w:rsidRDefault="00440B69" w14:paraId="74DEB46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ge (years), mean ± SD</w:t>
            </w:r>
          </w:p>
        </w:tc>
        <w:tc>
          <w:tcPr>
            <w:tcW w:w="2585" w:type="dxa"/>
          </w:tcPr>
          <w:p w:rsidRPr="000B06B6" w:rsidR="00440B69" w:rsidP="00E05858" w:rsidRDefault="00440B69" w14:paraId="1EBB0100"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72217F9" w14:textId="77777777">
            <w:pPr>
              <w:jc w:val="center"/>
              <w:rPr>
                <w:rFonts w:eastAsia="Cambria" w:cs="Cambria" w:asciiTheme="minorHAnsi" w:hAnsiTheme="minorHAnsi"/>
                <w:color w:val="000000"/>
                <w:sz w:val="18"/>
                <w:szCs w:val="18"/>
              </w:rPr>
            </w:pPr>
          </w:p>
        </w:tc>
      </w:tr>
      <w:tr w:rsidRPr="000B06B6" w:rsidR="00440B69" w:rsidTr="00E05858" w14:paraId="70DCF097" w14:textId="77777777">
        <w:trPr>
          <w:trHeight w:val="313"/>
        </w:trPr>
        <w:tc>
          <w:tcPr>
            <w:tcW w:w="4320" w:type="dxa"/>
          </w:tcPr>
          <w:p w:rsidRPr="000B06B6" w:rsidR="00440B69" w:rsidP="00E05858" w:rsidRDefault="00440B69" w14:paraId="5644EBB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Males, n (%)</w:t>
            </w:r>
          </w:p>
        </w:tc>
        <w:tc>
          <w:tcPr>
            <w:tcW w:w="2585" w:type="dxa"/>
          </w:tcPr>
          <w:p w:rsidRPr="000B06B6" w:rsidR="00440B69" w:rsidP="00E05858" w:rsidRDefault="00440B69" w14:paraId="2D143243"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AD8F932" w14:textId="77777777">
            <w:pPr>
              <w:jc w:val="center"/>
              <w:rPr>
                <w:rFonts w:eastAsia="Cambria" w:cs="Cambria" w:asciiTheme="minorHAnsi" w:hAnsiTheme="minorHAnsi"/>
                <w:color w:val="000000"/>
                <w:sz w:val="18"/>
                <w:szCs w:val="18"/>
              </w:rPr>
            </w:pPr>
          </w:p>
        </w:tc>
      </w:tr>
      <w:tr w:rsidRPr="000B06B6" w:rsidR="00440B69" w:rsidTr="00E05858" w14:paraId="1501BA16" w14:textId="77777777">
        <w:tc>
          <w:tcPr>
            <w:tcW w:w="4320" w:type="dxa"/>
          </w:tcPr>
          <w:p w:rsidRPr="000B06B6" w:rsidR="00440B69" w:rsidP="00E05858" w:rsidRDefault="00440B69" w14:paraId="6706D3C1"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Body Mass Index (kg/m</w:t>
            </w:r>
            <w:r w:rsidRPr="000B06B6">
              <w:rPr>
                <w:rFonts w:eastAsia="Cambria" w:cs="Cambria" w:asciiTheme="minorHAnsi" w:hAnsiTheme="minorHAnsi"/>
                <w:color w:val="000000"/>
                <w:sz w:val="18"/>
                <w:szCs w:val="18"/>
                <w:vertAlign w:val="superscript"/>
              </w:rPr>
              <w:t>2</w:t>
            </w:r>
            <w:r w:rsidRPr="000B06B6">
              <w:rPr>
                <w:rFonts w:eastAsia="Cambria" w:cs="Cambria" w:asciiTheme="minorHAnsi" w:hAnsiTheme="minorHAnsi"/>
                <w:color w:val="000000"/>
                <w:sz w:val="18"/>
                <w:szCs w:val="18"/>
              </w:rPr>
              <w:t>), mean ± SD</w:t>
            </w:r>
          </w:p>
        </w:tc>
        <w:tc>
          <w:tcPr>
            <w:tcW w:w="2585" w:type="dxa"/>
          </w:tcPr>
          <w:p w:rsidRPr="000B06B6" w:rsidR="00440B69" w:rsidP="00E05858" w:rsidRDefault="00440B69" w14:paraId="0BF6798B"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9A18897" w14:textId="77777777">
            <w:pPr>
              <w:jc w:val="center"/>
              <w:rPr>
                <w:rFonts w:eastAsia="Cambria" w:cs="Cambria" w:asciiTheme="minorHAnsi" w:hAnsiTheme="minorHAnsi"/>
                <w:color w:val="000000"/>
                <w:sz w:val="18"/>
                <w:szCs w:val="18"/>
              </w:rPr>
            </w:pPr>
          </w:p>
        </w:tc>
      </w:tr>
      <w:tr w:rsidRPr="000B06B6" w:rsidR="00440B69" w:rsidTr="00E05858" w14:paraId="5FCEE5E4" w14:textId="77777777">
        <w:tc>
          <w:tcPr>
            <w:tcW w:w="4320" w:type="dxa"/>
          </w:tcPr>
          <w:p w:rsidRPr="000B06B6" w:rsidR="00440B69" w:rsidP="00E05858" w:rsidRDefault="00440B69" w14:paraId="7E4C9E6D"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Comorbidities</w:t>
            </w:r>
          </w:p>
        </w:tc>
        <w:tc>
          <w:tcPr>
            <w:tcW w:w="2585" w:type="dxa"/>
          </w:tcPr>
          <w:p w:rsidRPr="000B06B6" w:rsidR="00440B69" w:rsidP="00E05858" w:rsidRDefault="00440B69" w14:paraId="5C66C3E4"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6D75EB40" w14:textId="77777777">
            <w:pPr>
              <w:jc w:val="center"/>
              <w:rPr>
                <w:rFonts w:eastAsia="Cambria" w:cs="Cambria" w:asciiTheme="minorHAnsi" w:hAnsiTheme="minorHAnsi"/>
                <w:color w:val="000000"/>
                <w:sz w:val="18"/>
                <w:szCs w:val="18"/>
              </w:rPr>
            </w:pPr>
          </w:p>
        </w:tc>
      </w:tr>
      <w:tr w:rsidRPr="000B06B6" w:rsidR="00440B69" w:rsidTr="00E05858" w14:paraId="53B2E342" w14:textId="77777777">
        <w:tc>
          <w:tcPr>
            <w:tcW w:w="4320" w:type="dxa"/>
          </w:tcPr>
          <w:p w:rsidRPr="000B06B6" w:rsidR="00440B69" w:rsidP="00E05858" w:rsidRDefault="00440B69" w14:paraId="1F564E8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oronary artery disease, n (%)</w:t>
            </w:r>
          </w:p>
        </w:tc>
        <w:tc>
          <w:tcPr>
            <w:tcW w:w="2585" w:type="dxa"/>
          </w:tcPr>
          <w:p w:rsidRPr="000B06B6" w:rsidR="00440B69" w:rsidP="00E05858" w:rsidRDefault="00440B69" w14:paraId="4D1007DB"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B0A42D5" w14:textId="77777777">
            <w:pPr>
              <w:jc w:val="center"/>
              <w:rPr>
                <w:rFonts w:eastAsia="Cambria" w:cs="Cambria" w:asciiTheme="minorHAnsi" w:hAnsiTheme="minorHAnsi"/>
                <w:color w:val="000000"/>
                <w:sz w:val="18"/>
                <w:szCs w:val="18"/>
              </w:rPr>
            </w:pPr>
          </w:p>
        </w:tc>
      </w:tr>
      <w:tr w:rsidRPr="000B06B6" w:rsidR="00440B69" w:rsidTr="00E05858" w14:paraId="17669BFB" w14:textId="77777777">
        <w:tc>
          <w:tcPr>
            <w:tcW w:w="4320" w:type="dxa"/>
          </w:tcPr>
          <w:p w:rsidRPr="000B06B6" w:rsidR="00440B69" w:rsidP="00E05858" w:rsidRDefault="00440B69" w14:paraId="10C53AD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ypertension, n (%)</w:t>
            </w:r>
          </w:p>
        </w:tc>
        <w:tc>
          <w:tcPr>
            <w:tcW w:w="2585" w:type="dxa"/>
          </w:tcPr>
          <w:p w:rsidRPr="000B06B6" w:rsidR="00440B69" w:rsidP="00E05858" w:rsidRDefault="00440B69" w14:paraId="796DFD40"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B99693A" w14:textId="77777777">
            <w:pPr>
              <w:jc w:val="center"/>
              <w:rPr>
                <w:rFonts w:eastAsia="Cambria" w:cs="Cambria" w:asciiTheme="minorHAnsi" w:hAnsiTheme="minorHAnsi"/>
                <w:color w:val="000000"/>
                <w:sz w:val="18"/>
                <w:szCs w:val="18"/>
              </w:rPr>
            </w:pPr>
          </w:p>
        </w:tc>
      </w:tr>
      <w:tr w:rsidRPr="000B06B6" w:rsidR="00440B69" w:rsidTr="00E05858" w14:paraId="7270E2C4" w14:textId="77777777">
        <w:tc>
          <w:tcPr>
            <w:tcW w:w="4320" w:type="dxa"/>
          </w:tcPr>
          <w:p w:rsidRPr="000B06B6" w:rsidR="00440B69" w:rsidP="00E05858" w:rsidRDefault="00440B69" w14:paraId="567AB1B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yslipidaemia, n (%)</w:t>
            </w:r>
          </w:p>
        </w:tc>
        <w:tc>
          <w:tcPr>
            <w:tcW w:w="2585" w:type="dxa"/>
          </w:tcPr>
          <w:p w:rsidRPr="000B06B6" w:rsidR="00440B69" w:rsidP="00E05858" w:rsidRDefault="00440B69" w14:paraId="3C00A8E6"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05C5D38" w14:textId="77777777">
            <w:pPr>
              <w:jc w:val="center"/>
              <w:rPr>
                <w:rFonts w:eastAsia="Cambria" w:cs="Cambria" w:asciiTheme="minorHAnsi" w:hAnsiTheme="minorHAnsi"/>
                <w:color w:val="000000"/>
                <w:sz w:val="18"/>
                <w:szCs w:val="18"/>
              </w:rPr>
            </w:pPr>
          </w:p>
        </w:tc>
      </w:tr>
      <w:tr w:rsidRPr="000B06B6" w:rsidR="00440B69" w:rsidTr="00E05858" w14:paraId="107E020B" w14:textId="77777777">
        <w:trPr>
          <w:trHeight w:val="1000"/>
        </w:trPr>
        <w:tc>
          <w:tcPr>
            <w:tcW w:w="4320" w:type="dxa"/>
          </w:tcPr>
          <w:p w:rsidRPr="000B06B6" w:rsidR="00440B69" w:rsidP="00E05858" w:rsidRDefault="00440B69" w14:paraId="6FB86699"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iabetes, n (%)</w:t>
            </w:r>
          </w:p>
          <w:p w:rsidRPr="000B06B6" w:rsidR="00440B69" w:rsidP="00E05858" w:rsidRDefault="00440B69" w14:paraId="1044EB4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Diet controlled, n (%)</w:t>
            </w:r>
          </w:p>
          <w:p w:rsidRPr="000B06B6" w:rsidR="00440B69" w:rsidP="00E05858" w:rsidRDefault="00440B69" w14:paraId="3F03BC3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Oral hypoglycaemics, n (%)</w:t>
            </w:r>
          </w:p>
          <w:p w:rsidRPr="000B06B6" w:rsidR="00440B69" w:rsidP="00E05858" w:rsidRDefault="00440B69" w14:paraId="0D58829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Insulin treated diabetes, n (%)</w:t>
            </w:r>
          </w:p>
        </w:tc>
        <w:tc>
          <w:tcPr>
            <w:tcW w:w="2585" w:type="dxa"/>
          </w:tcPr>
          <w:p w:rsidRPr="000B06B6" w:rsidR="00440B69" w:rsidP="00E05858" w:rsidRDefault="00440B69" w14:paraId="1797ABD0"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0A6F7D2" w14:textId="77777777">
            <w:pPr>
              <w:jc w:val="center"/>
              <w:rPr>
                <w:rFonts w:eastAsia="Cambria" w:cs="Cambria" w:asciiTheme="minorHAnsi" w:hAnsiTheme="minorHAnsi"/>
                <w:color w:val="000000"/>
                <w:sz w:val="18"/>
                <w:szCs w:val="18"/>
              </w:rPr>
            </w:pPr>
          </w:p>
        </w:tc>
      </w:tr>
      <w:tr w:rsidRPr="000B06B6" w:rsidR="00440B69" w:rsidTr="00E05858" w14:paraId="4628CB07" w14:textId="77777777">
        <w:trPr>
          <w:trHeight w:val="341"/>
        </w:trPr>
        <w:tc>
          <w:tcPr>
            <w:tcW w:w="4320" w:type="dxa"/>
          </w:tcPr>
          <w:p w:rsidRPr="000B06B6" w:rsidR="00440B69" w:rsidP="00E05858" w:rsidRDefault="00440B69" w14:paraId="4D210FC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moking history, n (%)</w:t>
            </w:r>
          </w:p>
        </w:tc>
        <w:tc>
          <w:tcPr>
            <w:tcW w:w="2585" w:type="dxa"/>
          </w:tcPr>
          <w:p w:rsidRPr="000B06B6" w:rsidR="00440B69" w:rsidP="00E05858" w:rsidRDefault="00440B69" w14:paraId="086800F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18F9E73D" w14:textId="77777777">
            <w:pPr>
              <w:jc w:val="center"/>
              <w:rPr>
                <w:rFonts w:eastAsia="Cambria" w:cs="Cambria" w:asciiTheme="minorHAnsi" w:hAnsiTheme="minorHAnsi"/>
                <w:color w:val="000000"/>
                <w:sz w:val="18"/>
                <w:szCs w:val="18"/>
              </w:rPr>
            </w:pPr>
          </w:p>
        </w:tc>
      </w:tr>
      <w:tr w:rsidRPr="000B06B6" w:rsidR="00440B69" w:rsidTr="00E05858" w14:paraId="2229041A" w14:textId="77777777">
        <w:trPr>
          <w:trHeight w:val="341"/>
        </w:trPr>
        <w:tc>
          <w:tcPr>
            <w:tcW w:w="4320" w:type="dxa"/>
          </w:tcPr>
          <w:p w:rsidRPr="000B06B6" w:rsidR="00440B69" w:rsidP="00E05858" w:rsidRDefault="00440B69" w14:paraId="2601AA6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urrent (smoking within 1 month prior to procedure), n (%)</w:t>
            </w:r>
          </w:p>
        </w:tc>
        <w:tc>
          <w:tcPr>
            <w:tcW w:w="2585" w:type="dxa"/>
          </w:tcPr>
          <w:p w:rsidRPr="000B06B6" w:rsidR="00440B69" w:rsidP="00E05858" w:rsidRDefault="00440B69" w14:paraId="28F3099C"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EC4777F" w14:textId="77777777">
            <w:pPr>
              <w:jc w:val="center"/>
              <w:rPr>
                <w:rFonts w:eastAsia="Cambria" w:cs="Cambria" w:asciiTheme="minorHAnsi" w:hAnsiTheme="minorHAnsi"/>
                <w:color w:val="000000"/>
                <w:sz w:val="18"/>
                <w:szCs w:val="18"/>
              </w:rPr>
            </w:pPr>
          </w:p>
        </w:tc>
      </w:tr>
      <w:tr w:rsidRPr="000B06B6" w:rsidR="00440B69" w:rsidTr="00E05858" w14:paraId="02363E4C" w14:textId="77777777">
        <w:trPr>
          <w:trHeight w:val="341"/>
        </w:trPr>
        <w:tc>
          <w:tcPr>
            <w:tcW w:w="4320" w:type="dxa"/>
          </w:tcPr>
          <w:p w:rsidRPr="000B06B6" w:rsidR="00440B69" w:rsidP="00E05858" w:rsidRDefault="00440B69" w14:paraId="1A8F1F6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viously smoked, n (%)</w:t>
            </w:r>
          </w:p>
        </w:tc>
        <w:tc>
          <w:tcPr>
            <w:tcW w:w="2585" w:type="dxa"/>
          </w:tcPr>
          <w:p w:rsidRPr="000B06B6" w:rsidR="00440B69" w:rsidP="00E05858" w:rsidRDefault="00440B69" w14:paraId="7FB58B76"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2B41929" w14:textId="77777777">
            <w:pPr>
              <w:jc w:val="center"/>
              <w:rPr>
                <w:rFonts w:eastAsia="Cambria" w:cs="Cambria" w:asciiTheme="minorHAnsi" w:hAnsiTheme="minorHAnsi"/>
                <w:color w:val="000000"/>
                <w:sz w:val="18"/>
                <w:szCs w:val="18"/>
              </w:rPr>
            </w:pPr>
          </w:p>
        </w:tc>
      </w:tr>
      <w:tr w:rsidRPr="000B06B6" w:rsidR="00440B69" w:rsidTr="00E05858" w14:paraId="618A9124" w14:textId="77777777">
        <w:trPr>
          <w:trHeight w:val="341"/>
        </w:trPr>
        <w:tc>
          <w:tcPr>
            <w:tcW w:w="4320" w:type="dxa"/>
          </w:tcPr>
          <w:p w:rsidRPr="000B06B6" w:rsidR="00440B69" w:rsidP="00E05858" w:rsidRDefault="00440B69" w14:paraId="76009B9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ever smoked, n (%)</w:t>
            </w:r>
          </w:p>
        </w:tc>
        <w:tc>
          <w:tcPr>
            <w:tcW w:w="2585" w:type="dxa"/>
          </w:tcPr>
          <w:p w:rsidRPr="000B06B6" w:rsidR="00440B69" w:rsidP="00E05858" w:rsidRDefault="00440B69" w14:paraId="105DA942"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432F269" w14:textId="77777777">
            <w:pPr>
              <w:jc w:val="center"/>
              <w:rPr>
                <w:rFonts w:eastAsia="Cambria" w:cs="Cambria" w:asciiTheme="minorHAnsi" w:hAnsiTheme="minorHAnsi"/>
                <w:color w:val="000000"/>
                <w:sz w:val="18"/>
                <w:szCs w:val="18"/>
              </w:rPr>
            </w:pPr>
          </w:p>
        </w:tc>
      </w:tr>
      <w:tr w:rsidRPr="000B06B6" w:rsidR="00440B69" w:rsidTr="00E05858" w14:paraId="0745D6F0" w14:textId="77777777">
        <w:trPr>
          <w:trHeight w:val="341"/>
        </w:trPr>
        <w:tc>
          <w:tcPr>
            <w:tcW w:w="4320" w:type="dxa"/>
          </w:tcPr>
          <w:p w:rsidRPr="000B06B6" w:rsidR="00440B69" w:rsidP="00E05858" w:rsidRDefault="00440B69" w14:paraId="1BEEFA9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hronic lung disease </w:t>
            </w:r>
          </w:p>
        </w:tc>
        <w:tc>
          <w:tcPr>
            <w:tcW w:w="2585" w:type="dxa"/>
          </w:tcPr>
          <w:p w:rsidRPr="000B06B6" w:rsidR="00440B69" w:rsidP="00E05858" w:rsidRDefault="00440B69" w14:paraId="3A10CEB2"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1D659F5" w14:textId="77777777">
            <w:pPr>
              <w:jc w:val="center"/>
              <w:rPr>
                <w:rFonts w:eastAsia="Cambria" w:cs="Cambria" w:asciiTheme="minorHAnsi" w:hAnsiTheme="minorHAnsi"/>
                <w:color w:val="000000"/>
                <w:sz w:val="18"/>
                <w:szCs w:val="18"/>
              </w:rPr>
            </w:pPr>
          </w:p>
        </w:tc>
      </w:tr>
      <w:tr w:rsidRPr="000B06B6" w:rsidR="00440B69" w:rsidTr="00E05858" w14:paraId="6FD7719C" w14:textId="77777777">
        <w:tc>
          <w:tcPr>
            <w:tcW w:w="4320" w:type="dxa"/>
          </w:tcPr>
          <w:p w:rsidRPr="000B06B6" w:rsidR="00440B69" w:rsidP="00E05858" w:rsidRDefault="00440B69" w14:paraId="1D535AE1"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vious valvular surgery, n (%)</w:t>
            </w:r>
          </w:p>
        </w:tc>
        <w:tc>
          <w:tcPr>
            <w:tcW w:w="2585" w:type="dxa"/>
          </w:tcPr>
          <w:p w:rsidRPr="000B06B6" w:rsidR="00440B69" w:rsidP="00E05858" w:rsidRDefault="00440B69" w14:paraId="21D22B3A"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16D12079" w14:textId="77777777">
            <w:pPr>
              <w:jc w:val="center"/>
              <w:rPr>
                <w:rFonts w:eastAsia="Cambria" w:cs="Cambria" w:asciiTheme="minorHAnsi" w:hAnsiTheme="minorHAnsi"/>
                <w:color w:val="000000"/>
                <w:sz w:val="18"/>
                <w:szCs w:val="18"/>
              </w:rPr>
            </w:pPr>
          </w:p>
        </w:tc>
      </w:tr>
      <w:tr w:rsidRPr="000B06B6" w:rsidR="00440B69" w:rsidTr="00E05858" w14:paraId="09165965" w14:textId="77777777">
        <w:tc>
          <w:tcPr>
            <w:tcW w:w="4320" w:type="dxa"/>
          </w:tcPr>
          <w:p w:rsidRPr="000B06B6" w:rsidR="00440B69" w:rsidP="00E05858" w:rsidRDefault="00440B69" w14:paraId="372E5B9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Family history of coronary artery disease, n (%)</w:t>
            </w:r>
          </w:p>
        </w:tc>
        <w:tc>
          <w:tcPr>
            <w:tcW w:w="2585" w:type="dxa"/>
          </w:tcPr>
          <w:p w:rsidRPr="000B06B6" w:rsidR="00440B69" w:rsidP="00E05858" w:rsidRDefault="00440B69" w14:paraId="087C9BAE"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F6D244D" w14:textId="77777777">
            <w:pPr>
              <w:jc w:val="center"/>
              <w:rPr>
                <w:rFonts w:eastAsia="Cambria" w:cs="Cambria" w:asciiTheme="minorHAnsi" w:hAnsiTheme="minorHAnsi"/>
                <w:color w:val="000000"/>
                <w:sz w:val="18"/>
                <w:szCs w:val="18"/>
              </w:rPr>
            </w:pPr>
          </w:p>
        </w:tc>
      </w:tr>
      <w:tr w:rsidRPr="000B06B6" w:rsidR="00440B69" w:rsidTr="00E05858" w14:paraId="74CB3FB2" w14:textId="77777777">
        <w:tc>
          <w:tcPr>
            <w:tcW w:w="4320" w:type="dxa"/>
          </w:tcPr>
          <w:p w:rsidRPr="000B06B6" w:rsidR="00440B69" w:rsidP="00E05858" w:rsidRDefault="00440B69" w14:paraId="39702CB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eripheral vascular disease, n (%)</w:t>
            </w:r>
          </w:p>
        </w:tc>
        <w:tc>
          <w:tcPr>
            <w:tcW w:w="2585" w:type="dxa"/>
          </w:tcPr>
          <w:p w:rsidRPr="000B06B6" w:rsidR="00440B69" w:rsidP="00E05858" w:rsidRDefault="00440B69" w14:paraId="1F713F94"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6A0E057" w14:textId="77777777">
            <w:pPr>
              <w:jc w:val="center"/>
              <w:rPr>
                <w:rFonts w:eastAsia="Cambria" w:cs="Cambria" w:asciiTheme="minorHAnsi" w:hAnsiTheme="minorHAnsi"/>
                <w:color w:val="000000"/>
                <w:sz w:val="18"/>
                <w:szCs w:val="18"/>
              </w:rPr>
            </w:pPr>
          </w:p>
        </w:tc>
      </w:tr>
      <w:tr w:rsidRPr="000B06B6" w:rsidR="00440B69" w:rsidTr="00E05858" w14:paraId="4E3F2C51" w14:textId="77777777">
        <w:tc>
          <w:tcPr>
            <w:tcW w:w="4320" w:type="dxa"/>
          </w:tcPr>
          <w:p w:rsidRPr="000B06B6" w:rsidR="00440B69" w:rsidP="00E05858" w:rsidRDefault="00440B69" w14:paraId="3457848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ior heart failure, n (%)</w:t>
            </w:r>
          </w:p>
        </w:tc>
        <w:tc>
          <w:tcPr>
            <w:tcW w:w="2585" w:type="dxa"/>
          </w:tcPr>
          <w:p w:rsidRPr="000B06B6" w:rsidR="00440B69" w:rsidP="00E05858" w:rsidRDefault="00440B69" w14:paraId="1C84FCDA"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4E4F2B0" w14:textId="77777777">
            <w:pPr>
              <w:jc w:val="center"/>
              <w:rPr>
                <w:rFonts w:eastAsia="Cambria" w:cs="Cambria" w:asciiTheme="minorHAnsi" w:hAnsiTheme="minorHAnsi"/>
                <w:color w:val="000000"/>
                <w:sz w:val="18"/>
                <w:szCs w:val="18"/>
              </w:rPr>
            </w:pPr>
          </w:p>
        </w:tc>
      </w:tr>
      <w:tr w:rsidRPr="000B06B6" w:rsidR="00440B69" w:rsidTr="00E05858" w14:paraId="61457D3A" w14:textId="77777777">
        <w:tc>
          <w:tcPr>
            <w:tcW w:w="4320" w:type="dxa"/>
          </w:tcPr>
          <w:p w:rsidRPr="000B06B6" w:rsidR="00440B69" w:rsidP="00E05858" w:rsidRDefault="00440B69" w14:paraId="68940C3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erebrovascular Disease, n (%)</w:t>
            </w:r>
          </w:p>
        </w:tc>
        <w:tc>
          <w:tcPr>
            <w:tcW w:w="2585" w:type="dxa"/>
          </w:tcPr>
          <w:p w:rsidRPr="000B06B6" w:rsidR="00440B69" w:rsidP="00E05858" w:rsidRDefault="00440B69" w14:paraId="12A5B6A9"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A5D1D99" w14:textId="77777777">
            <w:pPr>
              <w:jc w:val="center"/>
              <w:rPr>
                <w:rFonts w:eastAsia="Cambria" w:cs="Cambria" w:asciiTheme="minorHAnsi" w:hAnsiTheme="minorHAnsi"/>
                <w:color w:val="000000"/>
                <w:sz w:val="18"/>
                <w:szCs w:val="18"/>
              </w:rPr>
            </w:pPr>
          </w:p>
        </w:tc>
      </w:tr>
      <w:tr w:rsidRPr="000B06B6" w:rsidR="00440B69" w:rsidTr="00E05858" w14:paraId="4FC9D1BB" w14:textId="77777777">
        <w:tc>
          <w:tcPr>
            <w:tcW w:w="4320" w:type="dxa"/>
          </w:tcPr>
          <w:p w:rsidRPr="000B06B6" w:rsidR="00440B69" w:rsidP="00E05858" w:rsidRDefault="00440B69" w14:paraId="41E203A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hronic oral anticoagulant use, n (%)</w:t>
            </w:r>
          </w:p>
        </w:tc>
        <w:tc>
          <w:tcPr>
            <w:tcW w:w="2585" w:type="dxa"/>
          </w:tcPr>
          <w:p w:rsidRPr="000B06B6" w:rsidR="00440B69" w:rsidP="00E05858" w:rsidRDefault="00440B69" w14:paraId="16B2A829"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EE9F0DA" w14:textId="77777777">
            <w:pPr>
              <w:jc w:val="center"/>
              <w:rPr>
                <w:rFonts w:eastAsia="Cambria" w:cs="Cambria" w:asciiTheme="minorHAnsi" w:hAnsiTheme="minorHAnsi"/>
                <w:color w:val="000000"/>
                <w:sz w:val="18"/>
                <w:szCs w:val="18"/>
              </w:rPr>
            </w:pPr>
          </w:p>
        </w:tc>
      </w:tr>
      <w:tr w:rsidRPr="000B06B6" w:rsidR="00440B69" w:rsidTr="00E05858" w14:paraId="5419F05F" w14:textId="77777777">
        <w:tc>
          <w:tcPr>
            <w:tcW w:w="4320" w:type="dxa"/>
          </w:tcPr>
          <w:p w:rsidRPr="000B06B6" w:rsidR="00440B69" w:rsidP="00E05858" w:rsidRDefault="00440B69" w14:paraId="0C7FDA6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Carpal tunnel syndrome, n (%)</w:t>
            </w:r>
          </w:p>
        </w:tc>
        <w:tc>
          <w:tcPr>
            <w:tcW w:w="2585" w:type="dxa"/>
          </w:tcPr>
          <w:p w:rsidRPr="000B06B6" w:rsidR="00440B69" w:rsidP="00E05858" w:rsidRDefault="00440B69" w14:paraId="1FEAC211" w14:textId="77777777">
            <w:pPr>
              <w:jc w:val="center"/>
              <w:rPr>
                <w:rFonts w:eastAsia="Cambria" w:cs="Cambria" w:asciiTheme="minorHAnsi" w:hAnsiTheme="minorHAnsi"/>
                <w:b/>
                <w:color w:val="000000"/>
                <w:sz w:val="18"/>
                <w:szCs w:val="18"/>
              </w:rPr>
            </w:pPr>
          </w:p>
        </w:tc>
        <w:tc>
          <w:tcPr>
            <w:tcW w:w="2835" w:type="dxa"/>
          </w:tcPr>
          <w:p w:rsidRPr="000B06B6" w:rsidR="00440B69" w:rsidP="00E05858" w:rsidRDefault="00440B69" w14:paraId="0C23CA70" w14:textId="77777777">
            <w:pPr>
              <w:jc w:val="center"/>
              <w:rPr>
                <w:rFonts w:eastAsia="Cambria" w:cs="Cambria" w:asciiTheme="minorHAnsi" w:hAnsiTheme="minorHAnsi"/>
                <w:b/>
                <w:color w:val="000000"/>
                <w:sz w:val="18"/>
                <w:szCs w:val="18"/>
              </w:rPr>
            </w:pPr>
          </w:p>
        </w:tc>
      </w:tr>
      <w:tr w:rsidRPr="000B06B6" w:rsidR="00440B69" w:rsidTr="00E05858" w14:paraId="46C21AA8" w14:textId="77777777">
        <w:tc>
          <w:tcPr>
            <w:tcW w:w="4320" w:type="dxa"/>
          </w:tcPr>
          <w:p w:rsidRPr="000B06B6" w:rsidR="00440B69" w:rsidP="00E05858" w:rsidRDefault="00440B69" w14:paraId="0227438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istory of spinal stenosis or laminectomy, n (%)</w:t>
            </w:r>
          </w:p>
        </w:tc>
        <w:tc>
          <w:tcPr>
            <w:tcW w:w="2585" w:type="dxa"/>
          </w:tcPr>
          <w:p w:rsidRPr="000B06B6" w:rsidR="00440B69" w:rsidP="00E05858" w:rsidRDefault="00440B69" w14:paraId="3755814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664D83B1" w14:textId="77777777">
            <w:pPr>
              <w:jc w:val="center"/>
              <w:rPr>
                <w:rFonts w:eastAsia="Cambria" w:cs="Cambria" w:asciiTheme="minorHAnsi" w:hAnsiTheme="minorHAnsi"/>
                <w:color w:val="000000"/>
                <w:sz w:val="18"/>
                <w:szCs w:val="18"/>
              </w:rPr>
            </w:pPr>
          </w:p>
        </w:tc>
      </w:tr>
      <w:tr w:rsidRPr="000B06B6" w:rsidR="00440B69" w:rsidTr="00E05858" w14:paraId="0B6D53FF" w14:textId="77777777">
        <w:tc>
          <w:tcPr>
            <w:tcW w:w="4320" w:type="dxa"/>
          </w:tcPr>
          <w:p w:rsidRPr="000B06B6" w:rsidR="00440B69" w:rsidP="00E05858" w:rsidRDefault="00440B69" w14:paraId="1F857474"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Baseline bloods at time of cardiac electronic implantable device</w:t>
            </w:r>
          </w:p>
        </w:tc>
        <w:tc>
          <w:tcPr>
            <w:tcW w:w="2585" w:type="dxa"/>
          </w:tcPr>
          <w:p w:rsidRPr="000B06B6" w:rsidR="00440B69" w:rsidP="00E05858" w:rsidRDefault="00440B69" w14:paraId="5DD13C50" w14:textId="77777777">
            <w:pPr>
              <w:jc w:val="center"/>
              <w:rPr>
                <w:rFonts w:eastAsia="Cambria" w:cs="Cambria" w:asciiTheme="minorHAnsi" w:hAnsiTheme="minorHAnsi"/>
                <w:b/>
                <w:color w:val="000000"/>
                <w:sz w:val="18"/>
                <w:szCs w:val="18"/>
              </w:rPr>
            </w:pPr>
          </w:p>
        </w:tc>
        <w:tc>
          <w:tcPr>
            <w:tcW w:w="2835" w:type="dxa"/>
          </w:tcPr>
          <w:p w:rsidRPr="000B06B6" w:rsidR="00440B69" w:rsidP="00E05858" w:rsidRDefault="00440B69" w14:paraId="3F03AF6A" w14:textId="77777777">
            <w:pPr>
              <w:jc w:val="center"/>
              <w:rPr>
                <w:rFonts w:eastAsia="Cambria" w:cs="Cambria" w:asciiTheme="minorHAnsi" w:hAnsiTheme="minorHAnsi"/>
                <w:b/>
                <w:color w:val="000000"/>
                <w:sz w:val="18"/>
                <w:szCs w:val="18"/>
              </w:rPr>
            </w:pPr>
          </w:p>
        </w:tc>
      </w:tr>
      <w:tr w:rsidRPr="000B06B6" w:rsidR="00440B69" w:rsidTr="00E05858" w14:paraId="7A15EE1A" w14:textId="77777777">
        <w:tc>
          <w:tcPr>
            <w:tcW w:w="4320" w:type="dxa"/>
          </w:tcPr>
          <w:p w:rsidRPr="000B06B6" w:rsidR="00440B69" w:rsidP="00E05858" w:rsidRDefault="00440B69" w14:paraId="7C3C12F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Baseline creatinine (µmol/L), mean ± SD</w:t>
            </w:r>
          </w:p>
        </w:tc>
        <w:tc>
          <w:tcPr>
            <w:tcW w:w="2585" w:type="dxa"/>
          </w:tcPr>
          <w:p w:rsidRPr="000B06B6" w:rsidR="00440B69" w:rsidP="00E05858" w:rsidRDefault="00440B69" w14:paraId="27B133FA"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423BCFC" w14:textId="77777777">
            <w:pPr>
              <w:jc w:val="center"/>
              <w:rPr>
                <w:rFonts w:eastAsia="Cambria" w:cs="Cambria" w:asciiTheme="minorHAnsi" w:hAnsiTheme="minorHAnsi"/>
                <w:color w:val="000000"/>
                <w:sz w:val="18"/>
                <w:szCs w:val="18"/>
              </w:rPr>
            </w:pPr>
          </w:p>
        </w:tc>
      </w:tr>
      <w:tr w:rsidRPr="000B06B6" w:rsidR="00440B69" w:rsidTr="00E05858" w14:paraId="6E83B096" w14:textId="77777777">
        <w:trPr>
          <w:trHeight w:val="1007"/>
        </w:trPr>
        <w:tc>
          <w:tcPr>
            <w:tcW w:w="4320" w:type="dxa"/>
          </w:tcPr>
          <w:p w:rsidRPr="000B06B6" w:rsidR="00440B69" w:rsidP="00E05858" w:rsidRDefault="00440B69" w14:paraId="365C647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eGFR (mL/min/1.73m</w:t>
            </w:r>
            <w:r w:rsidRPr="000B06B6">
              <w:rPr>
                <w:rFonts w:eastAsia="Cambria" w:cs="Cambria" w:asciiTheme="minorHAnsi" w:hAnsiTheme="minorHAnsi"/>
                <w:color w:val="000000"/>
                <w:sz w:val="18"/>
                <w:szCs w:val="18"/>
                <w:vertAlign w:val="superscript"/>
              </w:rPr>
              <w:t>2</w:t>
            </w:r>
            <w:r w:rsidRPr="000B06B6">
              <w:rPr>
                <w:rFonts w:eastAsia="Cambria" w:cs="Cambria" w:asciiTheme="minorHAnsi" w:hAnsiTheme="minorHAnsi"/>
                <w:color w:val="000000"/>
                <w:sz w:val="18"/>
                <w:szCs w:val="18"/>
              </w:rPr>
              <w:t>), n (%)</w:t>
            </w:r>
          </w:p>
          <w:p w:rsidRPr="000B06B6" w:rsidR="00440B69" w:rsidP="00E05858" w:rsidRDefault="00440B69" w14:paraId="1187F1C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gt;60, n (%)</w:t>
            </w:r>
          </w:p>
          <w:p w:rsidRPr="000B06B6" w:rsidR="00440B69" w:rsidP="00E05858" w:rsidRDefault="00440B69" w14:paraId="2753BF2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30-60, n (%)</w:t>
            </w:r>
          </w:p>
          <w:p w:rsidRPr="000B06B6" w:rsidR="00440B69" w:rsidP="00E05858" w:rsidRDefault="00440B69" w14:paraId="52DA17A9"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t;30, n (%)</w:t>
            </w:r>
          </w:p>
        </w:tc>
        <w:tc>
          <w:tcPr>
            <w:tcW w:w="2585" w:type="dxa"/>
          </w:tcPr>
          <w:p w:rsidRPr="000B06B6" w:rsidR="00440B69" w:rsidP="00E05858" w:rsidRDefault="00440B69" w14:paraId="13CA80F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AC26403" w14:textId="77777777">
            <w:pPr>
              <w:jc w:val="center"/>
              <w:rPr>
                <w:rFonts w:eastAsia="Cambria" w:cs="Cambria" w:asciiTheme="minorHAnsi" w:hAnsiTheme="minorHAnsi"/>
                <w:color w:val="000000"/>
                <w:sz w:val="18"/>
                <w:szCs w:val="18"/>
              </w:rPr>
            </w:pPr>
          </w:p>
        </w:tc>
      </w:tr>
      <w:tr w:rsidRPr="000B06B6" w:rsidR="00440B69" w:rsidTr="00E05858" w14:paraId="0BE0B104" w14:textId="77777777">
        <w:trPr>
          <w:trHeight w:val="257"/>
        </w:trPr>
        <w:tc>
          <w:tcPr>
            <w:tcW w:w="4320" w:type="dxa"/>
          </w:tcPr>
          <w:p w:rsidRPr="000B06B6" w:rsidR="00440B69" w:rsidP="00E05858" w:rsidRDefault="00440B69" w14:paraId="4D1A611A"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Hb (g/L)</w:t>
            </w:r>
          </w:p>
        </w:tc>
        <w:tc>
          <w:tcPr>
            <w:tcW w:w="2585" w:type="dxa"/>
          </w:tcPr>
          <w:p w:rsidRPr="000B06B6" w:rsidR="00440B69" w:rsidP="00E05858" w:rsidRDefault="00440B69" w14:paraId="080C10F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1F3AA7F" w14:textId="77777777">
            <w:pPr>
              <w:jc w:val="center"/>
              <w:rPr>
                <w:rFonts w:eastAsia="Cambria" w:cs="Cambria" w:asciiTheme="minorHAnsi" w:hAnsiTheme="minorHAnsi"/>
                <w:color w:val="000000"/>
                <w:sz w:val="18"/>
                <w:szCs w:val="18"/>
              </w:rPr>
            </w:pPr>
          </w:p>
        </w:tc>
      </w:tr>
      <w:tr w:rsidRPr="000B06B6" w:rsidR="00440B69" w:rsidTr="00E05858" w14:paraId="22462602" w14:textId="77777777">
        <w:trPr>
          <w:trHeight w:val="257"/>
        </w:trPr>
        <w:tc>
          <w:tcPr>
            <w:tcW w:w="4320" w:type="dxa"/>
          </w:tcPr>
          <w:p w:rsidRPr="000B06B6" w:rsidR="00440B69" w:rsidP="00E05858" w:rsidRDefault="00440B69" w14:paraId="45F3A8F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ct (%)</w:t>
            </w:r>
          </w:p>
        </w:tc>
        <w:tc>
          <w:tcPr>
            <w:tcW w:w="2585" w:type="dxa"/>
          </w:tcPr>
          <w:p w:rsidRPr="000B06B6" w:rsidR="00440B69" w:rsidP="00E05858" w:rsidRDefault="00440B69" w14:paraId="2FA6D724"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E9842C4" w14:textId="77777777">
            <w:pPr>
              <w:jc w:val="center"/>
              <w:rPr>
                <w:rFonts w:eastAsia="Cambria" w:cs="Cambria" w:asciiTheme="minorHAnsi" w:hAnsiTheme="minorHAnsi"/>
                <w:color w:val="000000"/>
                <w:sz w:val="18"/>
                <w:szCs w:val="18"/>
              </w:rPr>
            </w:pPr>
          </w:p>
        </w:tc>
      </w:tr>
      <w:tr w:rsidRPr="000B06B6" w:rsidR="00440B69" w:rsidTr="00E05858" w14:paraId="47BDE56B" w14:textId="77777777">
        <w:trPr>
          <w:trHeight w:val="257"/>
        </w:trPr>
        <w:tc>
          <w:tcPr>
            <w:tcW w:w="4320" w:type="dxa"/>
          </w:tcPr>
          <w:p w:rsidRPr="000B06B6" w:rsidR="00440B69" w:rsidP="00E05858" w:rsidRDefault="00440B69" w14:paraId="782CD52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CC (10</w:t>
            </w:r>
            <w:r w:rsidRPr="000B06B6">
              <w:rPr>
                <w:rFonts w:eastAsia="Cambria" w:cs="Cambria" w:asciiTheme="minorHAnsi" w:hAnsiTheme="minorHAnsi"/>
                <w:color w:val="000000"/>
                <w:sz w:val="18"/>
                <w:szCs w:val="18"/>
                <w:vertAlign w:val="superscript"/>
              </w:rPr>
              <w:t>9</w:t>
            </w:r>
            <w:r w:rsidRPr="000B06B6">
              <w:rPr>
                <w:rFonts w:eastAsia="Cambria" w:cs="Cambria" w:asciiTheme="minorHAnsi" w:hAnsiTheme="minorHAnsi"/>
                <w:color w:val="000000"/>
                <w:sz w:val="18"/>
                <w:szCs w:val="18"/>
              </w:rPr>
              <w:t>/L)</w:t>
            </w:r>
          </w:p>
        </w:tc>
        <w:tc>
          <w:tcPr>
            <w:tcW w:w="2585" w:type="dxa"/>
          </w:tcPr>
          <w:p w:rsidRPr="000B06B6" w:rsidR="00440B69" w:rsidP="00E05858" w:rsidRDefault="00440B69" w14:paraId="6AFAC68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19F4F9C" w14:textId="77777777">
            <w:pPr>
              <w:jc w:val="center"/>
              <w:rPr>
                <w:rFonts w:eastAsia="Cambria" w:cs="Cambria" w:asciiTheme="minorHAnsi" w:hAnsiTheme="minorHAnsi"/>
                <w:color w:val="000000"/>
                <w:sz w:val="18"/>
                <w:szCs w:val="18"/>
              </w:rPr>
            </w:pPr>
          </w:p>
        </w:tc>
      </w:tr>
      <w:tr w:rsidRPr="000B06B6" w:rsidR="00440B69" w:rsidTr="00E05858" w14:paraId="0AF80FCD" w14:textId="77777777">
        <w:trPr>
          <w:trHeight w:val="257"/>
        </w:trPr>
        <w:tc>
          <w:tcPr>
            <w:tcW w:w="4320" w:type="dxa"/>
          </w:tcPr>
          <w:p w:rsidRPr="000B06B6" w:rsidR="00440B69" w:rsidP="00E05858" w:rsidRDefault="00440B69" w14:paraId="5B171A3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latelet count (10</w:t>
            </w:r>
            <w:r w:rsidRPr="000B06B6">
              <w:rPr>
                <w:rFonts w:eastAsia="Cambria" w:cs="Cambria" w:asciiTheme="minorHAnsi" w:hAnsiTheme="minorHAnsi"/>
                <w:color w:val="000000"/>
                <w:sz w:val="18"/>
                <w:szCs w:val="18"/>
                <w:vertAlign w:val="superscript"/>
              </w:rPr>
              <w:t>12</w:t>
            </w:r>
            <w:r w:rsidRPr="000B06B6">
              <w:rPr>
                <w:rFonts w:eastAsia="Cambria" w:cs="Cambria" w:asciiTheme="minorHAnsi" w:hAnsiTheme="minorHAnsi"/>
                <w:color w:val="000000"/>
                <w:sz w:val="18"/>
                <w:szCs w:val="18"/>
              </w:rPr>
              <w:t>/L)</w:t>
            </w:r>
          </w:p>
        </w:tc>
        <w:tc>
          <w:tcPr>
            <w:tcW w:w="2585" w:type="dxa"/>
          </w:tcPr>
          <w:p w:rsidRPr="000B06B6" w:rsidR="00440B69" w:rsidP="00E05858" w:rsidRDefault="00440B69" w14:paraId="2056138A"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1386143" w14:textId="77777777">
            <w:pPr>
              <w:jc w:val="center"/>
              <w:rPr>
                <w:rFonts w:eastAsia="Cambria" w:cs="Cambria" w:asciiTheme="minorHAnsi" w:hAnsiTheme="minorHAnsi"/>
                <w:color w:val="000000"/>
                <w:sz w:val="18"/>
                <w:szCs w:val="18"/>
              </w:rPr>
            </w:pPr>
          </w:p>
        </w:tc>
      </w:tr>
      <w:tr w:rsidRPr="000B06B6" w:rsidR="00440B69" w:rsidTr="00E05858" w14:paraId="753DB9A5" w14:textId="77777777">
        <w:trPr>
          <w:trHeight w:val="257"/>
        </w:trPr>
        <w:tc>
          <w:tcPr>
            <w:tcW w:w="4320" w:type="dxa"/>
          </w:tcPr>
          <w:p w:rsidRPr="000B06B6" w:rsidR="00440B69" w:rsidP="00E05858" w:rsidRDefault="00440B69" w14:paraId="6982D16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roponin I ng/L</w:t>
            </w:r>
          </w:p>
        </w:tc>
        <w:tc>
          <w:tcPr>
            <w:tcW w:w="2585" w:type="dxa"/>
          </w:tcPr>
          <w:p w:rsidRPr="000B06B6" w:rsidR="00440B69" w:rsidP="00E05858" w:rsidRDefault="00440B69" w14:paraId="5AA7995B"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6AB32274" w14:textId="77777777">
            <w:pPr>
              <w:jc w:val="center"/>
              <w:rPr>
                <w:rFonts w:eastAsia="Cambria" w:cs="Cambria" w:asciiTheme="minorHAnsi" w:hAnsiTheme="minorHAnsi"/>
                <w:color w:val="000000"/>
                <w:sz w:val="18"/>
                <w:szCs w:val="18"/>
              </w:rPr>
            </w:pPr>
          </w:p>
        </w:tc>
      </w:tr>
      <w:tr w:rsidRPr="000B06B6" w:rsidR="00440B69" w:rsidTr="00E05858" w14:paraId="1371050B" w14:textId="77777777">
        <w:trPr>
          <w:trHeight w:val="257"/>
        </w:trPr>
        <w:tc>
          <w:tcPr>
            <w:tcW w:w="4320" w:type="dxa"/>
          </w:tcPr>
          <w:p w:rsidRPr="000B06B6" w:rsidR="00440B69" w:rsidP="00E05858" w:rsidRDefault="00440B69" w14:paraId="5C07D24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T-proBNP, pg/mL</w:t>
            </w:r>
          </w:p>
        </w:tc>
        <w:tc>
          <w:tcPr>
            <w:tcW w:w="2585" w:type="dxa"/>
          </w:tcPr>
          <w:p w:rsidRPr="000B06B6" w:rsidR="00440B69" w:rsidP="00E05858" w:rsidRDefault="00440B69" w14:paraId="331B820E"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15921C3" w14:textId="77777777">
            <w:pPr>
              <w:jc w:val="center"/>
              <w:rPr>
                <w:rFonts w:eastAsia="Cambria" w:cs="Cambria" w:asciiTheme="minorHAnsi" w:hAnsiTheme="minorHAnsi"/>
                <w:color w:val="000000"/>
                <w:sz w:val="18"/>
                <w:szCs w:val="18"/>
              </w:rPr>
            </w:pPr>
          </w:p>
        </w:tc>
      </w:tr>
      <w:tr w:rsidRPr="000B06B6" w:rsidR="00440B69" w:rsidTr="00E05858" w14:paraId="6C7C874C" w14:textId="77777777">
        <w:trPr>
          <w:trHeight w:val="257"/>
        </w:trPr>
        <w:tc>
          <w:tcPr>
            <w:tcW w:w="4320" w:type="dxa"/>
          </w:tcPr>
          <w:p w:rsidRPr="000B06B6" w:rsidR="00440B69" w:rsidP="00E05858" w:rsidRDefault="00440B69" w14:paraId="71DB2A3F"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HbA1c (%)</w:t>
            </w:r>
          </w:p>
        </w:tc>
        <w:tc>
          <w:tcPr>
            <w:tcW w:w="2585" w:type="dxa"/>
          </w:tcPr>
          <w:p w:rsidRPr="000B06B6" w:rsidR="00440B69" w:rsidP="00E05858" w:rsidRDefault="00440B69" w14:paraId="7FF09603"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BB7FD48" w14:textId="77777777">
            <w:pPr>
              <w:jc w:val="center"/>
              <w:rPr>
                <w:rFonts w:eastAsia="Cambria" w:cs="Cambria" w:asciiTheme="minorHAnsi" w:hAnsiTheme="minorHAnsi"/>
                <w:color w:val="000000"/>
                <w:sz w:val="18"/>
                <w:szCs w:val="18"/>
              </w:rPr>
            </w:pPr>
          </w:p>
        </w:tc>
      </w:tr>
      <w:tr w:rsidRPr="000B06B6" w:rsidR="00440B69" w:rsidTr="00E05858" w14:paraId="3AEAF602" w14:textId="77777777">
        <w:trPr>
          <w:trHeight w:val="257"/>
        </w:trPr>
        <w:tc>
          <w:tcPr>
            <w:tcW w:w="4320" w:type="dxa"/>
          </w:tcPr>
          <w:p w:rsidRPr="000B06B6" w:rsidR="00440B69" w:rsidP="00E05858" w:rsidRDefault="00440B69" w14:paraId="005F6E24"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ECG</w:t>
            </w:r>
          </w:p>
        </w:tc>
        <w:tc>
          <w:tcPr>
            <w:tcW w:w="2585" w:type="dxa"/>
          </w:tcPr>
          <w:p w:rsidRPr="000B06B6" w:rsidR="00440B69" w:rsidP="00E05858" w:rsidRDefault="00440B69" w14:paraId="6811148C"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24E24E9" w14:textId="77777777">
            <w:pPr>
              <w:jc w:val="center"/>
              <w:rPr>
                <w:rFonts w:eastAsia="Cambria" w:cs="Cambria" w:asciiTheme="minorHAnsi" w:hAnsiTheme="minorHAnsi"/>
                <w:color w:val="000000"/>
                <w:sz w:val="18"/>
                <w:szCs w:val="18"/>
              </w:rPr>
            </w:pPr>
          </w:p>
        </w:tc>
      </w:tr>
      <w:tr w:rsidRPr="000B06B6" w:rsidR="00440B69" w:rsidTr="00E05858" w14:paraId="5B80B785" w14:textId="77777777">
        <w:trPr>
          <w:trHeight w:val="257"/>
        </w:trPr>
        <w:tc>
          <w:tcPr>
            <w:tcW w:w="4320" w:type="dxa"/>
          </w:tcPr>
          <w:p w:rsidRPr="000B06B6" w:rsidR="00440B69" w:rsidP="00E05858" w:rsidRDefault="00440B69" w14:paraId="62EC6BD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ow voltage criteria, n (%)</w:t>
            </w:r>
          </w:p>
        </w:tc>
        <w:tc>
          <w:tcPr>
            <w:tcW w:w="2585" w:type="dxa"/>
          </w:tcPr>
          <w:p w:rsidRPr="000B06B6" w:rsidR="00440B69" w:rsidP="00E05858" w:rsidRDefault="00440B69" w14:paraId="22F1EB07"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5D22FCE" w14:textId="77777777">
            <w:pPr>
              <w:jc w:val="center"/>
              <w:rPr>
                <w:rFonts w:eastAsia="Cambria" w:cs="Cambria" w:asciiTheme="minorHAnsi" w:hAnsiTheme="minorHAnsi"/>
                <w:color w:val="000000"/>
                <w:sz w:val="18"/>
                <w:szCs w:val="18"/>
              </w:rPr>
            </w:pPr>
          </w:p>
        </w:tc>
      </w:tr>
      <w:tr w:rsidRPr="000B06B6" w:rsidR="00440B69" w:rsidTr="00E05858" w14:paraId="338AE3AD" w14:textId="77777777">
        <w:trPr>
          <w:trHeight w:val="257"/>
        </w:trPr>
        <w:tc>
          <w:tcPr>
            <w:tcW w:w="4320" w:type="dxa"/>
          </w:tcPr>
          <w:p w:rsidRPr="000B06B6" w:rsidR="00440B69" w:rsidP="00E05858" w:rsidRDefault="00440B69" w14:paraId="740D404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ight bundle branch block n (%)</w:t>
            </w:r>
          </w:p>
        </w:tc>
        <w:tc>
          <w:tcPr>
            <w:tcW w:w="2585" w:type="dxa"/>
          </w:tcPr>
          <w:p w:rsidRPr="000B06B6" w:rsidR="00440B69" w:rsidP="00E05858" w:rsidRDefault="00440B69" w14:paraId="3B68EC1E"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337176F" w14:textId="77777777">
            <w:pPr>
              <w:jc w:val="center"/>
              <w:rPr>
                <w:rFonts w:eastAsia="Cambria" w:cs="Cambria" w:asciiTheme="minorHAnsi" w:hAnsiTheme="minorHAnsi"/>
                <w:color w:val="000000"/>
                <w:sz w:val="18"/>
                <w:szCs w:val="18"/>
              </w:rPr>
            </w:pPr>
          </w:p>
        </w:tc>
      </w:tr>
      <w:tr w:rsidRPr="000B06B6" w:rsidR="00440B69" w:rsidTr="00E05858" w14:paraId="4E6C5C9C" w14:textId="77777777">
        <w:trPr>
          <w:trHeight w:val="257"/>
        </w:trPr>
        <w:tc>
          <w:tcPr>
            <w:tcW w:w="4320" w:type="dxa"/>
          </w:tcPr>
          <w:p w:rsidRPr="000B06B6" w:rsidR="00440B69" w:rsidP="00E05858" w:rsidRDefault="00440B69" w14:paraId="724D425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Left bundle branch block n (%)</w:t>
            </w:r>
          </w:p>
        </w:tc>
        <w:tc>
          <w:tcPr>
            <w:tcW w:w="2585" w:type="dxa"/>
          </w:tcPr>
          <w:p w:rsidRPr="000B06B6" w:rsidR="00440B69" w:rsidP="00E05858" w:rsidRDefault="00440B69" w14:paraId="18F69298"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6629148" w14:textId="77777777">
            <w:pPr>
              <w:jc w:val="center"/>
              <w:rPr>
                <w:rFonts w:eastAsia="Cambria" w:cs="Cambria" w:asciiTheme="minorHAnsi" w:hAnsiTheme="minorHAnsi"/>
                <w:color w:val="000000"/>
                <w:sz w:val="18"/>
                <w:szCs w:val="18"/>
              </w:rPr>
            </w:pPr>
          </w:p>
        </w:tc>
      </w:tr>
      <w:tr w:rsidRPr="000B06B6" w:rsidR="00440B69" w:rsidTr="00E05858" w14:paraId="461B6E13" w14:textId="77777777">
        <w:trPr>
          <w:trHeight w:val="257"/>
        </w:trPr>
        <w:tc>
          <w:tcPr>
            <w:tcW w:w="4320" w:type="dxa"/>
          </w:tcPr>
          <w:p w:rsidRPr="000B06B6" w:rsidR="00440B69" w:rsidP="00E05858" w:rsidRDefault="00440B69" w14:paraId="2E29A44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QRS duration, ms</w:t>
            </w:r>
          </w:p>
        </w:tc>
        <w:tc>
          <w:tcPr>
            <w:tcW w:w="2585" w:type="dxa"/>
          </w:tcPr>
          <w:p w:rsidRPr="000B06B6" w:rsidR="00440B69" w:rsidP="00E05858" w:rsidRDefault="00440B69" w14:paraId="0E8F8525"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2F39803" w14:textId="77777777">
            <w:pPr>
              <w:jc w:val="center"/>
              <w:rPr>
                <w:rFonts w:eastAsia="Cambria" w:cs="Cambria" w:asciiTheme="minorHAnsi" w:hAnsiTheme="minorHAnsi"/>
                <w:color w:val="000000"/>
                <w:sz w:val="18"/>
                <w:szCs w:val="18"/>
              </w:rPr>
            </w:pPr>
          </w:p>
        </w:tc>
      </w:tr>
      <w:tr w:rsidRPr="000B06B6" w:rsidR="00440B69" w:rsidTr="00E05858" w14:paraId="6E66FF75" w14:textId="77777777">
        <w:trPr>
          <w:trHeight w:val="257"/>
        </w:trPr>
        <w:tc>
          <w:tcPr>
            <w:tcW w:w="4320" w:type="dxa"/>
          </w:tcPr>
          <w:p w:rsidRPr="000B06B6" w:rsidR="00440B69" w:rsidP="00E05858" w:rsidRDefault="00440B69" w14:paraId="255AB79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trial Fibrillation, n (%)</w:t>
            </w:r>
          </w:p>
        </w:tc>
        <w:tc>
          <w:tcPr>
            <w:tcW w:w="2585" w:type="dxa"/>
          </w:tcPr>
          <w:p w:rsidRPr="000B06B6" w:rsidR="00440B69" w:rsidP="00E05858" w:rsidRDefault="00440B69" w14:paraId="24417917"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ECF3667" w14:textId="77777777">
            <w:pPr>
              <w:jc w:val="center"/>
              <w:rPr>
                <w:rFonts w:eastAsia="Cambria" w:cs="Cambria" w:asciiTheme="minorHAnsi" w:hAnsiTheme="minorHAnsi"/>
                <w:color w:val="000000"/>
                <w:sz w:val="18"/>
                <w:szCs w:val="18"/>
              </w:rPr>
            </w:pPr>
          </w:p>
        </w:tc>
      </w:tr>
      <w:tr w:rsidRPr="000B06B6" w:rsidR="00440B69" w:rsidTr="00E05858" w14:paraId="34717E73" w14:textId="77777777">
        <w:trPr>
          <w:trHeight w:val="257"/>
        </w:trPr>
        <w:tc>
          <w:tcPr>
            <w:tcW w:w="4320" w:type="dxa"/>
          </w:tcPr>
          <w:p w:rsidRPr="000B06B6" w:rsidR="00440B69" w:rsidP="00E05858" w:rsidRDefault="00440B69" w14:paraId="0063170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Sinus rhythm, n (%) </w:t>
            </w:r>
          </w:p>
        </w:tc>
        <w:tc>
          <w:tcPr>
            <w:tcW w:w="2585" w:type="dxa"/>
          </w:tcPr>
          <w:p w:rsidRPr="000B06B6" w:rsidR="00440B69" w:rsidP="00E05858" w:rsidRDefault="00440B69" w14:paraId="74773431"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1C1A350A" w14:textId="77777777">
            <w:pPr>
              <w:jc w:val="center"/>
              <w:rPr>
                <w:rFonts w:eastAsia="Cambria" w:cs="Cambria" w:asciiTheme="minorHAnsi" w:hAnsiTheme="minorHAnsi"/>
                <w:color w:val="000000"/>
                <w:sz w:val="18"/>
                <w:szCs w:val="18"/>
              </w:rPr>
            </w:pPr>
          </w:p>
        </w:tc>
      </w:tr>
      <w:tr w:rsidRPr="000B06B6" w:rsidR="00440B69" w:rsidTr="00E05858" w14:paraId="5ADF81F1" w14:textId="77777777">
        <w:trPr>
          <w:trHeight w:val="257"/>
        </w:trPr>
        <w:tc>
          <w:tcPr>
            <w:tcW w:w="4320" w:type="dxa"/>
          </w:tcPr>
          <w:p w:rsidRPr="000B06B6" w:rsidR="00440B69" w:rsidP="00E05858" w:rsidRDefault="00440B69" w14:paraId="010CD60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inus node dysfunction, n (%)</w:t>
            </w:r>
          </w:p>
        </w:tc>
        <w:tc>
          <w:tcPr>
            <w:tcW w:w="2585" w:type="dxa"/>
          </w:tcPr>
          <w:p w:rsidRPr="000B06B6" w:rsidR="00440B69" w:rsidP="00E05858" w:rsidRDefault="00440B69" w14:paraId="647A77C5"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9519C21" w14:textId="77777777">
            <w:pPr>
              <w:jc w:val="center"/>
              <w:rPr>
                <w:rFonts w:eastAsia="Cambria" w:cs="Cambria" w:asciiTheme="minorHAnsi" w:hAnsiTheme="minorHAnsi"/>
                <w:color w:val="000000"/>
                <w:sz w:val="18"/>
                <w:szCs w:val="18"/>
              </w:rPr>
            </w:pPr>
          </w:p>
        </w:tc>
      </w:tr>
      <w:tr w:rsidRPr="000B06B6" w:rsidR="00440B69" w:rsidTr="00E05858" w14:paraId="3DA7995A" w14:textId="77777777">
        <w:trPr>
          <w:trHeight w:val="257"/>
        </w:trPr>
        <w:tc>
          <w:tcPr>
            <w:tcW w:w="4320" w:type="dxa"/>
          </w:tcPr>
          <w:p w:rsidRPr="000B06B6" w:rsidR="00440B69" w:rsidP="00E05858" w:rsidRDefault="00440B69" w14:paraId="4B88E03A"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V Block</w:t>
            </w:r>
          </w:p>
          <w:p w:rsidRPr="000B06B6" w:rsidR="00440B69" w:rsidP="00E05858" w:rsidRDefault="00440B69" w14:paraId="5D0EFD91"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1, n (%)</w:t>
            </w:r>
          </w:p>
          <w:p w:rsidRPr="000B06B6" w:rsidR="00440B69" w:rsidP="00E05858" w:rsidRDefault="00440B69" w14:paraId="23227E1E"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2a, n (%)</w:t>
            </w:r>
          </w:p>
          <w:p w:rsidRPr="000B06B6" w:rsidR="00440B69" w:rsidP="00E05858" w:rsidRDefault="00440B69" w14:paraId="7D4D019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Type 2b, n (%)</w:t>
            </w:r>
          </w:p>
          <w:p w:rsidRPr="000B06B6" w:rsidR="00440B69" w:rsidP="00E05858" w:rsidRDefault="00440B69" w14:paraId="0E42DCA5"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Type 3, n (%) </w:t>
            </w:r>
          </w:p>
        </w:tc>
        <w:tc>
          <w:tcPr>
            <w:tcW w:w="2585" w:type="dxa"/>
          </w:tcPr>
          <w:p w:rsidRPr="000B06B6" w:rsidR="00440B69" w:rsidP="00E05858" w:rsidRDefault="00440B69" w14:paraId="361750E0"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7867E49" w14:textId="77777777">
            <w:pPr>
              <w:jc w:val="center"/>
              <w:rPr>
                <w:rFonts w:eastAsia="Cambria" w:cs="Cambria" w:asciiTheme="minorHAnsi" w:hAnsiTheme="minorHAnsi"/>
                <w:color w:val="000000"/>
                <w:sz w:val="18"/>
                <w:szCs w:val="18"/>
              </w:rPr>
            </w:pPr>
          </w:p>
        </w:tc>
      </w:tr>
    </w:tbl>
    <w:p w:rsidRPr="000B06B6" w:rsidR="00440B69" w:rsidP="00440B69" w:rsidRDefault="00440B69" w14:paraId="61B2DB93" w14:textId="77777777">
      <w:pPr>
        <w:rPr>
          <w:rFonts w:eastAsia="Cambria" w:cs="Cambria" w:asciiTheme="minorHAnsi" w:hAnsiTheme="minorHAnsi"/>
          <w:b/>
          <w:color w:val="000000"/>
          <w:sz w:val="18"/>
          <w:szCs w:val="18"/>
        </w:rPr>
      </w:pPr>
    </w:p>
    <w:p w:rsidRPr="000B06B6" w:rsidR="00440B69" w:rsidP="00440B69" w:rsidRDefault="00440B69" w14:paraId="3CA8DC16"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R- Table 2: Presence of ATTR-CM</w:t>
      </w:r>
    </w:p>
    <w:tbl>
      <w:tblPr>
        <w:tblStyle w:val="a1"/>
        <w:tblW w:w="9807" w:type="dxa"/>
        <w:tblInd w:w="-3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4421"/>
        <w:gridCol w:w="2551"/>
        <w:gridCol w:w="2835"/>
      </w:tblGrid>
      <w:tr w:rsidRPr="000B06B6" w:rsidR="00440B69" w:rsidTr="00E05858" w14:paraId="5800F3C3" w14:textId="77777777">
        <w:tc>
          <w:tcPr>
            <w:tcW w:w="4421" w:type="dxa"/>
          </w:tcPr>
          <w:p w:rsidRPr="000B06B6" w:rsidR="00440B69" w:rsidP="00E05858" w:rsidRDefault="00440B69" w14:paraId="4AD485BB" w14:textId="77777777">
            <w:pPr>
              <w:rPr>
                <w:rFonts w:eastAsia="Cambria" w:cs="Cambria" w:asciiTheme="minorHAnsi" w:hAnsiTheme="minorHAnsi"/>
                <w:color w:val="000000"/>
                <w:sz w:val="18"/>
                <w:szCs w:val="18"/>
              </w:rPr>
            </w:pPr>
          </w:p>
        </w:tc>
        <w:tc>
          <w:tcPr>
            <w:tcW w:w="2551" w:type="dxa"/>
          </w:tcPr>
          <w:p w:rsidRPr="000B06B6" w:rsidR="00440B69" w:rsidP="00E05858" w:rsidRDefault="00440B69" w14:paraId="561B2216" w14:textId="7777777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 ATTR-CM</w:t>
            </w:r>
          </w:p>
        </w:tc>
        <w:tc>
          <w:tcPr>
            <w:tcW w:w="2835" w:type="dxa"/>
          </w:tcPr>
          <w:p w:rsidRPr="000B06B6" w:rsidR="00440B69" w:rsidP="00E05858" w:rsidRDefault="00440B69" w14:paraId="69F786F2" w14:textId="77777777">
            <w:pPr>
              <w:jc w:val="cente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Patients without ATTR-CM</w:t>
            </w:r>
          </w:p>
        </w:tc>
      </w:tr>
      <w:tr w:rsidRPr="000B06B6" w:rsidR="00440B69" w:rsidTr="00E05858" w14:paraId="0F168D50" w14:textId="77777777">
        <w:tc>
          <w:tcPr>
            <w:tcW w:w="4421" w:type="dxa"/>
          </w:tcPr>
          <w:p w:rsidRPr="000B06B6" w:rsidR="00440B69" w:rsidP="00E05858" w:rsidRDefault="00440B69" w14:paraId="379477BA"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Bone scintigraphy </w:t>
            </w:r>
          </w:p>
        </w:tc>
        <w:tc>
          <w:tcPr>
            <w:tcW w:w="2551" w:type="dxa"/>
          </w:tcPr>
          <w:p w:rsidRPr="000B06B6" w:rsidR="00440B69" w:rsidP="00E05858" w:rsidRDefault="00440B69" w14:paraId="55C1E606"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AA24AA7" w14:textId="77777777">
            <w:pPr>
              <w:jc w:val="center"/>
              <w:rPr>
                <w:rFonts w:eastAsia="Cambria" w:cs="Cambria" w:asciiTheme="minorHAnsi" w:hAnsiTheme="minorHAnsi"/>
                <w:color w:val="000000"/>
                <w:sz w:val="18"/>
                <w:szCs w:val="18"/>
              </w:rPr>
            </w:pPr>
          </w:p>
        </w:tc>
      </w:tr>
      <w:tr w:rsidRPr="000B06B6" w:rsidR="00440B69" w:rsidTr="00E05858" w14:paraId="7958F8B6" w14:textId="77777777">
        <w:tc>
          <w:tcPr>
            <w:tcW w:w="4421" w:type="dxa"/>
          </w:tcPr>
          <w:p w:rsidRPr="000B06B6" w:rsidR="00440B69" w:rsidP="00E05858" w:rsidRDefault="00440B69" w14:paraId="6F37E2B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Completed bone scintigraphy </w:t>
            </w:r>
          </w:p>
        </w:tc>
        <w:tc>
          <w:tcPr>
            <w:tcW w:w="2551" w:type="dxa"/>
          </w:tcPr>
          <w:p w:rsidRPr="000B06B6" w:rsidR="00440B69" w:rsidP="00E05858" w:rsidRDefault="00440B69" w14:paraId="4E019093"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D142840" w14:textId="77777777">
            <w:pPr>
              <w:jc w:val="center"/>
              <w:rPr>
                <w:rFonts w:eastAsia="Cambria" w:cs="Cambria" w:asciiTheme="minorHAnsi" w:hAnsiTheme="minorHAnsi"/>
                <w:color w:val="000000"/>
                <w:sz w:val="18"/>
                <w:szCs w:val="18"/>
              </w:rPr>
            </w:pPr>
          </w:p>
        </w:tc>
      </w:tr>
      <w:tr w:rsidRPr="000B06B6" w:rsidR="00440B69" w:rsidTr="00E05858" w14:paraId="21B22086" w14:textId="77777777">
        <w:tc>
          <w:tcPr>
            <w:tcW w:w="4421" w:type="dxa"/>
          </w:tcPr>
          <w:p w:rsidRPr="000B06B6" w:rsidR="00440B69" w:rsidP="00E05858" w:rsidRDefault="00440B69" w14:paraId="654A59AC"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PYP- Perugini grade 0 </w:t>
            </w:r>
          </w:p>
        </w:tc>
        <w:tc>
          <w:tcPr>
            <w:tcW w:w="2551" w:type="dxa"/>
          </w:tcPr>
          <w:p w:rsidRPr="000B06B6" w:rsidR="00440B69" w:rsidP="00E05858" w:rsidRDefault="00440B69" w14:paraId="705F098D"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8FE5FE9" w14:textId="77777777">
            <w:pPr>
              <w:jc w:val="center"/>
              <w:rPr>
                <w:rFonts w:eastAsia="Cambria" w:cs="Cambria" w:asciiTheme="minorHAnsi" w:hAnsiTheme="minorHAnsi"/>
                <w:color w:val="000000"/>
                <w:sz w:val="18"/>
                <w:szCs w:val="18"/>
              </w:rPr>
            </w:pPr>
          </w:p>
        </w:tc>
      </w:tr>
      <w:tr w:rsidRPr="000B06B6" w:rsidR="00440B69" w:rsidTr="00E05858" w14:paraId="346E170E" w14:textId="77777777">
        <w:tc>
          <w:tcPr>
            <w:tcW w:w="4421" w:type="dxa"/>
          </w:tcPr>
          <w:p w:rsidRPr="000B06B6" w:rsidR="00440B69" w:rsidP="00E05858" w:rsidRDefault="00440B69" w14:paraId="499674F8"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YP- Perugini grade 1</w:t>
            </w:r>
          </w:p>
        </w:tc>
        <w:tc>
          <w:tcPr>
            <w:tcW w:w="2551" w:type="dxa"/>
          </w:tcPr>
          <w:p w:rsidRPr="000B06B6" w:rsidR="00440B69" w:rsidP="00E05858" w:rsidRDefault="00440B69" w14:paraId="2C122217"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EB29795" w14:textId="77777777">
            <w:pPr>
              <w:jc w:val="center"/>
              <w:rPr>
                <w:rFonts w:eastAsia="Cambria" w:cs="Cambria" w:asciiTheme="minorHAnsi" w:hAnsiTheme="minorHAnsi"/>
                <w:color w:val="000000"/>
                <w:sz w:val="18"/>
                <w:szCs w:val="18"/>
              </w:rPr>
            </w:pPr>
          </w:p>
        </w:tc>
      </w:tr>
      <w:tr w:rsidRPr="000B06B6" w:rsidR="00440B69" w:rsidTr="00E05858" w14:paraId="6CE67268" w14:textId="77777777">
        <w:tc>
          <w:tcPr>
            <w:tcW w:w="4421" w:type="dxa"/>
          </w:tcPr>
          <w:p w:rsidRPr="000B06B6" w:rsidR="00440B69" w:rsidP="00E05858" w:rsidRDefault="00440B69" w14:paraId="7E774B73"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PYP- Perugini grade 2-3</w:t>
            </w:r>
          </w:p>
        </w:tc>
        <w:tc>
          <w:tcPr>
            <w:tcW w:w="2551" w:type="dxa"/>
          </w:tcPr>
          <w:p w:rsidRPr="000B06B6" w:rsidR="00440B69" w:rsidP="00E05858" w:rsidRDefault="00440B69" w14:paraId="4196730A"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3C80EA4" w14:textId="77777777">
            <w:pPr>
              <w:jc w:val="center"/>
              <w:rPr>
                <w:rFonts w:eastAsia="Cambria" w:cs="Cambria" w:asciiTheme="minorHAnsi" w:hAnsiTheme="minorHAnsi"/>
                <w:color w:val="000000"/>
                <w:sz w:val="18"/>
                <w:szCs w:val="18"/>
              </w:rPr>
            </w:pPr>
          </w:p>
        </w:tc>
      </w:tr>
      <w:tr w:rsidRPr="000B06B6" w:rsidR="00440B69" w:rsidTr="00E05858" w14:paraId="7FED172E" w14:textId="77777777">
        <w:tc>
          <w:tcPr>
            <w:tcW w:w="4421" w:type="dxa"/>
          </w:tcPr>
          <w:p w:rsidRPr="000B06B6" w:rsidR="00440B69" w:rsidP="00E05858" w:rsidRDefault="00440B69" w14:paraId="5FBFEEE6"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AL amyloidosis screen</w:t>
            </w:r>
          </w:p>
        </w:tc>
        <w:tc>
          <w:tcPr>
            <w:tcW w:w="2551" w:type="dxa"/>
          </w:tcPr>
          <w:p w:rsidRPr="000B06B6" w:rsidR="00440B69" w:rsidP="00E05858" w:rsidRDefault="00440B69" w14:paraId="613CD5C7"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5E22688" w14:textId="77777777">
            <w:pPr>
              <w:jc w:val="center"/>
              <w:rPr>
                <w:rFonts w:eastAsia="Cambria" w:cs="Cambria" w:asciiTheme="minorHAnsi" w:hAnsiTheme="minorHAnsi"/>
                <w:color w:val="000000"/>
                <w:sz w:val="18"/>
                <w:szCs w:val="18"/>
              </w:rPr>
            </w:pPr>
          </w:p>
        </w:tc>
      </w:tr>
      <w:tr w:rsidRPr="000B06B6" w:rsidR="00440B69" w:rsidTr="00E05858" w14:paraId="616068DB" w14:textId="77777777">
        <w:tc>
          <w:tcPr>
            <w:tcW w:w="4421" w:type="dxa"/>
          </w:tcPr>
          <w:p w:rsidRPr="000B06B6" w:rsidR="00440B69" w:rsidP="00E05858" w:rsidRDefault="00440B69" w14:paraId="459F2F94"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erum immunofixation</w:t>
            </w:r>
          </w:p>
        </w:tc>
        <w:tc>
          <w:tcPr>
            <w:tcW w:w="2551" w:type="dxa"/>
          </w:tcPr>
          <w:p w:rsidRPr="000B06B6" w:rsidR="00440B69" w:rsidP="00E05858" w:rsidRDefault="00440B69" w14:paraId="06F121F4"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6BB0314E" w14:textId="77777777">
            <w:pPr>
              <w:jc w:val="center"/>
              <w:rPr>
                <w:rFonts w:eastAsia="Cambria" w:cs="Cambria" w:asciiTheme="minorHAnsi" w:hAnsiTheme="minorHAnsi"/>
                <w:color w:val="000000"/>
                <w:sz w:val="18"/>
                <w:szCs w:val="18"/>
              </w:rPr>
            </w:pPr>
          </w:p>
        </w:tc>
      </w:tr>
      <w:tr w:rsidRPr="000B06B6" w:rsidR="00440B69" w:rsidTr="00E05858" w14:paraId="36C170CC" w14:textId="77777777">
        <w:tc>
          <w:tcPr>
            <w:tcW w:w="4421" w:type="dxa"/>
          </w:tcPr>
          <w:p w:rsidRPr="000B06B6" w:rsidR="00440B69" w:rsidP="00E05858" w:rsidRDefault="00440B69" w14:paraId="4AA38C93"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Presence of monoclonal protein</w:t>
            </w:r>
          </w:p>
        </w:tc>
        <w:tc>
          <w:tcPr>
            <w:tcW w:w="2551" w:type="dxa"/>
          </w:tcPr>
          <w:p w:rsidRPr="000B06B6" w:rsidR="00440B69" w:rsidP="00E05858" w:rsidRDefault="00440B69" w14:paraId="7F54B645"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6FE17138" w14:textId="77777777">
            <w:pPr>
              <w:jc w:val="center"/>
              <w:rPr>
                <w:rFonts w:eastAsia="Cambria" w:cs="Cambria" w:asciiTheme="minorHAnsi" w:hAnsiTheme="minorHAnsi"/>
                <w:color w:val="000000"/>
                <w:sz w:val="18"/>
                <w:szCs w:val="18"/>
              </w:rPr>
            </w:pPr>
          </w:p>
        </w:tc>
      </w:tr>
      <w:tr w:rsidRPr="000B06B6" w:rsidR="00440B69" w:rsidTr="00E05858" w14:paraId="01753C83" w14:textId="77777777">
        <w:tc>
          <w:tcPr>
            <w:tcW w:w="4421" w:type="dxa"/>
          </w:tcPr>
          <w:p w:rsidRPr="000B06B6" w:rsidR="00440B69" w:rsidP="00E05858" w:rsidRDefault="00440B69" w14:paraId="36111AE6"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Serum free light chain ratio</w:t>
            </w:r>
          </w:p>
        </w:tc>
        <w:tc>
          <w:tcPr>
            <w:tcW w:w="2551" w:type="dxa"/>
          </w:tcPr>
          <w:p w:rsidRPr="000B06B6" w:rsidR="00440B69" w:rsidP="00E05858" w:rsidRDefault="00440B69" w14:paraId="4941CCC2"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C591B32" w14:textId="77777777">
            <w:pPr>
              <w:jc w:val="center"/>
              <w:rPr>
                <w:rFonts w:eastAsia="Cambria" w:cs="Cambria" w:asciiTheme="minorHAnsi" w:hAnsiTheme="minorHAnsi"/>
                <w:color w:val="000000"/>
                <w:sz w:val="18"/>
                <w:szCs w:val="18"/>
              </w:rPr>
            </w:pPr>
          </w:p>
        </w:tc>
      </w:tr>
      <w:tr w:rsidRPr="000B06B6" w:rsidR="00440B69" w:rsidTr="00E05858" w14:paraId="62EDDD01" w14:textId="77777777">
        <w:tc>
          <w:tcPr>
            <w:tcW w:w="4421" w:type="dxa"/>
          </w:tcPr>
          <w:p w:rsidRPr="000B06B6" w:rsidR="00440B69" w:rsidP="00E05858" w:rsidRDefault="00440B69" w14:paraId="099F1E1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Abnormal serum free light chain ratio</w:t>
            </w:r>
          </w:p>
        </w:tc>
        <w:tc>
          <w:tcPr>
            <w:tcW w:w="2551" w:type="dxa"/>
          </w:tcPr>
          <w:p w:rsidRPr="000B06B6" w:rsidR="00440B69" w:rsidP="00E05858" w:rsidRDefault="00440B69" w14:paraId="38516006"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4DD9019" w14:textId="77777777">
            <w:pPr>
              <w:jc w:val="center"/>
              <w:rPr>
                <w:rFonts w:eastAsia="Cambria" w:cs="Cambria" w:asciiTheme="minorHAnsi" w:hAnsiTheme="minorHAnsi"/>
                <w:color w:val="000000"/>
                <w:sz w:val="18"/>
                <w:szCs w:val="18"/>
              </w:rPr>
            </w:pPr>
          </w:p>
        </w:tc>
      </w:tr>
      <w:tr w:rsidRPr="000B06B6" w:rsidR="00440B69" w:rsidTr="00E05858" w14:paraId="32E0A7B3" w14:textId="77777777">
        <w:tc>
          <w:tcPr>
            <w:tcW w:w="4421" w:type="dxa"/>
          </w:tcPr>
          <w:p w:rsidRPr="000B06B6" w:rsidR="00440B69" w:rsidP="00E05858" w:rsidRDefault="00440B69" w14:paraId="5A446BF8"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Genotyping </w:t>
            </w:r>
          </w:p>
        </w:tc>
        <w:tc>
          <w:tcPr>
            <w:tcW w:w="2551" w:type="dxa"/>
          </w:tcPr>
          <w:p w:rsidRPr="000B06B6" w:rsidR="00440B69" w:rsidP="00E05858" w:rsidRDefault="00440B69" w14:paraId="0DEEE58F"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0E957F9" w14:textId="77777777">
            <w:pPr>
              <w:jc w:val="center"/>
              <w:rPr>
                <w:rFonts w:eastAsia="Cambria" w:cs="Cambria" w:asciiTheme="minorHAnsi" w:hAnsiTheme="minorHAnsi"/>
                <w:color w:val="000000"/>
                <w:sz w:val="18"/>
                <w:szCs w:val="18"/>
              </w:rPr>
            </w:pPr>
          </w:p>
        </w:tc>
      </w:tr>
      <w:tr w:rsidRPr="000B06B6" w:rsidR="00440B69" w:rsidTr="00E05858" w14:paraId="4E9066BB" w14:textId="77777777">
        <w:tc>
          <w:tcPr>
            <w:tcW w:w="4421" w:type="dxa"/>
          </w:tcPr>
          <w:p w:rsidRPr="000B06B6" w:rsidR="00440B69" w:rsidP="00E05858" w:rsidRDefault="00440B69" w14:paraId="6F8E595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Underwent genotyping </w:t>
            </w:r>
          </w:p>
        </w:tc>
        <w:tc>
          <w:tcPr>
            <w:tcW w:w="2551" w:type="dxa"/>
          </w:tcPr>
          <w:p w:rsidRPr="000B06B6" w:rsidR="00440B69" w:rsidP="00E05858" w:rsidRDefault="00440B69" w14:paraId="43072EBC"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0598B625" w14:textId="77777777">
            <w:pPr>
              <w:jc w:val="center"/>
              <w:rPr>
                <w:rFonts w:eastAsia="Cambria" w:cs="Cambria" w:asciiTheme="minorHAnsi" w:hAnsiTheme="minorHAnsi"/>
                <w:color w:val="000000"/>
                <w:sz w:val="18"/>
                <w:szCs w:val="18"/>
              </w:rPr>
            </w:pPr>
          </w:p>
        </w:tc>
      </w:tr>
      <w:tr w:rsidRPr="000B06B6" w:rsidR="00440B69" w:rsidTr="00E05858" w14:paraId="58C0ECF7" w14:textId="77777777">
        <w:tc>
          <w:tcPr>
            <w:tcW w:w="4421" w:type="dxa"/>
          </w:tcPr>
          <w:p w:rsidRPr="000B06B6" w:rsidR="00440B69" w:rsidP="00E05858" w:rsidRDefault="00440B69" w14:paraId="14C2041B"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Result</w:t>
            </w:r>
          </w:p>
        </w:tc>
        <w:tc>
          <w:tcPr>
            <w:tcW w:w="2551" w:type="dxa"/>
          </w:tcPr>
          <w:p w:rsidRPr="000B06B6" w:rsidR="00440B69" w:rsidP="00E05858" w:rsidRDefault="00440B69" w14:paraId="7224300F"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7154AEC0" w14:textId="77777777">
            <w:pPr>
              <w:jc w:val="center"/>
              <w:rPr>
                <w:rFonts w:eastAsia="Cambria" w:cs="Cambria" w:asciiTheme="minorHAnsi" w:hAnsiTheme="minorHAnsi"/>
                <w:color w:val="000000"/>
                <w:sz w:val="18"/>
                <w:szCs w:val="18"/>
              </w:rPr>
            </w:pPr>
          </w:p>
        </w:tc>
      </w:tr>
      <w:tr w:rsidRPr="000B06B6" w:rsidR="00440B69" w:rsidTr="00E05858" w14:paraId="696AFB0B" w14:textId="77777777">
        <w:tc>
          <w:tcPr>
            <w:tcW w:w="4421" w:type="dxa"/>
          </w:tcPr>
          <w:p w:rsidRPr="000B06B6" w:rsidR="00440B69" w:rsidP="00E05858" w:rsidRDefault="00440B69" w14:paraId="7C4FAB40"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CMR and cardiac biopsy</w:t>
            </w:r>
          </w:p>
        </w:tc>
        <w:tc>
          <w:tcPr>
            <w:tcW w:w="2551" w:type="dxa"/>
          </w:tcPr>
          <w:p w:rsidRPr="000B06B6" w:rsidR="00440B69" w:rsidP="00E05858" w:rsidRDefault="00440B69" w14:paraId="1769A931"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B8C88DA" w14:textId="77777777">
            <w:pPr>
              <w:jc w:val="center"/>
              <w:rPr>
                <w:rFonts w:eastAsia="Cambria" w:cs="Cambria" w:asciiTheme="minorHAnsi" w:hAnsiTheme="minorHAnsi"/>
                <w:color w:val="000000"/>
                <w:sz w:val="18"/>
                <w:szCs w:val="18"/>
              </w:rPr>
            </w:pPr>
          </w:p>
        </w:tc>
      </w:tr>
      <w:tr w:rsidRPr="000B06B6" w:rsidR="00440B69" w:rsidTr="00E05858" w14:paraId="0B1BC40D" w14:textId="77777777">
        <w:tc>
          <w:tcPr>
            <w:tcW w:w="4421" w:type="dxa"/>
          </w:tcPr>
          <w:p w:rsidRPr="000B06B6" w:rsidR="00440B69" w:rsidP="00E05858" w:rsidRDefault="00440B69" w14:paraId="482DCBC2"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as CMR required for diagnosis</w:t>
            </w:r>
          </w:p>
        </w:tc>
        <w:tc>
          <w:tcPr>
            <w:tcW w:w="2551" w:type="dxa"/>
          </w:tcPr>
          <w:p w:rsidRPr="000B06B6" w:rsidR="00440B69" w:rsidP="00E05858" w:rsidRDefault="00440B69" w14:paraId="1FEEA77F"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19C7AB2" w14:textId="77777777">
            <w:pPr>
              <w:jc w:val="center"/>
              <w:rPr>
                <w:rFonts w:eastAsia="Cambria" w:cs="Cambria" w:asciiTheme="minorHAnsi" w:hAnsiTheme="minorHAnsi"/>
                <w:color w:val="000000"/>
                <w:sz w:val="18"/>
                <w:szCs w:val="18"/>
              </w:rPr>
            </w:pPr>
          </w:p>
        </w:tc>
      </w:tr>
      <w:tr w:rsidRPr="000B06B6" w:rsidR="00440B69" w:rsidTr="00E05858" w14:paraId="3D464B47" w14:textId="77777777">
        <w:tc>
          <w:tcPr>
            <w:tcW w:w="4421" w:type="dxa"/>
          </w:tcPr>
          <w:p w:rsidRPr="000B06B6" w:rsidR="00440B69" w:rsidP="00E05858" w:rsidRDefault="00440B69" w14:paraId="433CE1D7"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Was cardiac biopsy required for diagnosis</w:t>
            </w:r>
          </w:p>
        </w:tc>
        <w:tc>
          <w:tcPr>
            <w:tcW w:w="2551" w:type="dxa"/>
          </w:tcPr>
          <w:p w:rsidRPr="000B06B6" w:rsidR="00440B69" w:rsidP="00E05858" w:rsidRDefault="00440B69" w14:paraId="11B0DB03"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8CEB6C4" w14:textId="77777777">
            <w:pPr>
              <w:jc w:val="center"/>
              <w:rPr>
                <w:rFonts w:eastAsia="Cambria" w:cs="Cambria" w:asciiTheme="minorHAnsi" w:hAnsiTheme="minorHAnsi"/>
                <w:color w:val="000000"/>
                <w:sz w:val="18"/>
                <w:szCs w:val="18"/>
              </w:rPr>
            </w:pPr>
          </w:p>
        </w:tc>
      </w:tr>
      <w:tr w:rsidRPr="000B06B6" w:rsidR="00440B69" w:rsidTr="00E05858" w14:paraId="5202B6BF" w14:textId="77777777">
        <w:tc>
          <w:tcPr>
            <w:tcW w:w="4421" w:type="dxa"/>
          </w:tcPr>
          <w:p w:rsidRPr="000B06B6" w:rsidR="00440B69" w:rsidP="00E05858" w:rsidRDefault="00440B69" w14:paraId="4CC2C6F9" w14:textId="77777777">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t xml:space="preserve">Diagnosis </w:t>
            </w:r>
          </w:p>
        </w:tc>
        <w:tc>
          <w:tcPr>
            <w:tcW w:w="2551" w:type="dxa"/>
          </w:tcPr>
          <w:p w:rsidRPr="000B06B6" w:rsidR="00440B69" w:rsidP="00E05858" w:rsidRDefault="00440B69" w14:paraId="675812AD"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38D156FB" w14:textId="77777777">
            <w:pPr>
              <w:jc w:val="center"/>
              <w:rPr>
                <w:rFonts w:eastAsia="Cambria" w:cs="Cambria" w:asciiTheme="minorHAnsi" w:hAnsiTheme="minorHAnsi"/>
                <w:color w:val="000000"/>
                <w:sz w:val="18"/>
                <w:szCs w:val="18"/>
              </w:rPr>
            </w:pPr>
          </w:p>
        </w:tc>
      </w:tr>
      <w:tr w:rsidRPr="000B06B6" w:rsidR="00440B69" w:rsidTr="00E05858" w14:paraId="7792DC15" w14:textId="77777777">
        <w:tc>
          <w:tcPr>
            <w:tcW w:w="4421" w:type="dxa"/>
          </w:tcPr>
          <w:p w:rsidRPr="000B06B6" w:rsidR="00440B69" w:rsidP="00E05858" w:rsidRDefault="00440B69" w14:paraId="4D2995E0"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No evidence of cardiac amyloidosis</w:t>
            </w:r>
          </w:p>
        </w:tc>
        <w:tc>
          <w:tcPr>
            <w:tcW w:w="2551" w:type="dxa"/>
          </w:tcPr>
          <w:p w:rsidRPr="000B06B6" w:rsidR="00440B69" w:rsidP="00E05858" w:rsidRDefault="00440B69" w14:paraId="4F67A012"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5574A961" w14:textId="77777777">
            <w:pPr>
              <w:jc w:val="center"/>
              <w:rPr>
                <w:rFonts w:eastAsia="Cambria" w:cs="Cambria" w:asciiTheme="minorHAnsi" w:hAnsiTheme="minorHAnsi"/>
                <w:color w:val="000000"/>
                <w:sz w:val="18"/>
                <w:szCs w:val="18"/>
              </w:rPr>
            </w:pPr>
          </w:p>
        </w:tc>
      </w:tr>
      <w:tr w:rsidRPr="000B06B6" w:rsidR="00440B69" w:rsidTr="00E05858" w14:paraId="1230BC71" w14:textId="77777777">
        <w:tc>
          <w:tcPr>
            <w:tcW w:w="4421" w:type="dxa"/>
          </w:tcPr>
          <w:p w:rsidRPr="000B06B6" w:rsidR="00440B69" w:rsidP="00E05858" w:rsidRDefault="00440B69" w14:paraId="5811F668"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L amyloidosis </w:t>
            </w:r>
          </w:p>
        </w:tc>
        <w:tc>
          <w:tcPr>
            <w:tcW w:w="2551" w:type="dxa"/>
          </w:tcPr>
          <w:p w:rsidRPr="000B06B6" w:rsidR="00440B69" w:rsidP="00E05858" w:rsidRDefault="00440B69" w14:paraId="4426D976"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21714A01" w14:textId="77777777">
            <w:pPr>
              <w:jc w:val="center"/>
              <w:rPr>
                <w:rFonts w:eastAsia="Cambria" w:cs="Cambria" w:asciiTheme="minorHAnsi" w:hAnsiTheme="minorHAnsi"/>
                <w:color w:val="000000"/>
                <w:sz w:val="18"/>
                <w:szCs w:val="18"/>
              </w:rPr>
            </w:pPr>
          </w:p>
        </w:tc>
      </w:tr>
      <w:tr w:rsidRPr="000B06B6" w:rsidR="00440B69" w:rsidTr="00E05858" w14:paraId="591AC50C" w14:textId="77777777">
        <w:tc>
          <w:tcPr>
            <w:tcW w:w="4421" w:type="dxa"/>
          </w:tcPr>
          <w:p w:rsidRPr="000B06B6" w:rsidR="00440B69" w:rsidP="00E05858" w:rsidRDefault="00440B69" w14:paraId="72B9F7BD" w14:textId="77777777">
            <w:pPr>
              <w:rPr>
                <w:rFonts w:eastAsia="Cambria" w:cs="Cambria" w:asciiTheme="minorHAnsi" w:hAnsiTheme="minorHAnsi"/>
                <w:color w:val="000000"/>
                <w:sz w:val="18"/>
                <w:szCs w:val="18"/>
              </w:rPr>
            </w:pPr>
            <w:r w:rsidRPr="000B06B6">
              <w:rPr>
                <w:rFonts w:eastAsia="Cambria" w:cs="Cambria" w:asciiTheme="minorHAnsi" w:hAnsiTheme="minorHAnsi"/>
                <w:color w:val="000000"/>
                <w:sz w:val="18"/>
                <w:szCs w:val="18"/>
              </w:rPr>
              <w:t xml:space="preserve">ATTR wild-type amyloidosis </w:t>
            </w:r>
          </w:p>
        </w:tc>
        <w:tc>
          <w:tcPr>
            <w:tcW w:w="2551" w:type="dxa"/>
          </w:tcPr>
          <w:p w:rsidRPr="000B06B6" w:rsidR="00440B69" w:rsidP="00E05858" w:rsidRDefault="00440B69" w14:paraId="636212CE"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4478607F" w14:textId="77777777">
            <w:pPr>
              <w:jc w:val="center"/>
              <w:rPr>
                <w:rFonts w:eastAsia="Cambria" w:cs="Cambria" w:asciiTheme="minorHAnsi" w:hAnsiTheme="minorHAnsi"/>
                <w:color w:val="000000"/>
                <w:sz w:val="18"/>
                <w:szCs w:val="18"/>
              </w:rPr>
            </w:pPr>
          </w:p>
        </w:tc>
      </w:tr>
      <w:tr w:rsidRPr="000B06B6" w:rsidR="00440B69" w:rsidTr="00E05858" w14:paraId="5F407FAB" w14:textId="77777777">
        <w:tc>
          <w:tcPr>
            <w:tcW w:w="4421" w:type="dxa"/>
          </w:tcPr>
          <w:p w:rsidRPr="000B06B6" w:rsidR="00440B69" w:rsidP="00E05858" w:rsidRDefault="00440B69" w14:paraId="73064030" w14:textId="77777777">
            <w:pPr>
              <w:rPr>
                <w:rFonts w:eastAsia="Cambria" w:cs="Cambria" w:asciiTheme="minorHAnsi" w:hAnsiTheme="minorHAnsi"/>
                <w:b/>
                <w:color w:val="000000"/>
                <w:sz w:val="18"/>
                <w:szCs w:val="18"/>
              </w:rPr>
            </w:pPr>
            <w:r w:rsidRPr="000B06B6">
              <w:rPr>
                <w:rFonts w:eastAsia="Cambria" w:cs="Cambria" w:asciiTheme="minorHAnsi" w:hAnsiTheme="minorHAnsi"/>
                <w:color w:val="000000"/>
                <w:sz w:val="18"/>
                <w:szCs w:val="18"/>
              </w:rPr>
              <w:t xml:space="preserve">Variant ATTR amyloidosis </w:t>
            </w:r>
          </w:p>
        </w:tc>
        <w:tc>
          <w:tcPr>
            <w:tcW w:w="2551" w:type="dxa"/>
          </w:tcPr>
          <w:p w:rsidRPr="000B06B6" w:rsidR="00440B69" w:rsidP="00E05858" w:rsidRDefault="00440B69" w14:paraId="51D961AE" w14:textId="77777777">
            <w:pPr>
              <w:jc w:val="center"/>
              <w:rPr>
                <w:rFonts w:eastAsia="Cambria" w:cs="Cambria" w:asciiTheme="minorHAnsi" w:hAnsiTheme="minorHAnsi"/>
                <w:color w:val="000000"/>
                <w:sz w:val="18"/>
                <w:szCs w:val="18"/>
              </w:rPr>
            </w:pPr>
          </w:p>
        </w:tc>
        <w:tc>
          <w:tcPr>
            <w:tcW w:w="2835" w:type="dxa"/>
          </w:tcPr>
          <w:p w:rsidRPr="000B06B6" w:rsidR="00440B69" w:rsidP="00E05858" w:rsidRDefault="00440B69" w14:paraId="1B852DF3" w14:textId="77777777">
            <w:pPr>
              <w:jc w:val="center"/>
              <w:rPr>
                <w:rFonts w:eastAsia="Cambria" w:cs="Cambria" w:asciiTheme="minorHAnsi" w:hAnsiTheme="minorHAnsi"/>
                <w:color w:val="000000"/>
                <w:sz w:val="18"/>
                <w:szCs w:val="18"/>
              </w:rPr>
            </w:pPr>
          </w:p>
        </w:tc>
      </w:tr>
    </w:tbl>
    <w:p w:rsidRPr="000B06B6" w:rsidR="00440B69" w:rsidP="00440B69" w:rsidRDefault="00440B69" w14:paraId="486EAC65" w14:textId="77777777">
      <w:pPr>
        <w:rPr>
          <w:rFonts w:eastAsia="Cambria" w:cs="Cambria" w:asciiTheme="minorHAnsi" w:hAnsiTheme="minorHAnsi"/>
          <w:b/>
          <w:color w:val="000000"/>
          <w:sz w:val="18"/>
          <w:szCs w:val="18"/>
        </w:rPr>
      </w:pPr>
    </w:p>
    <w:p w:rsidRPr="000B06B6" w:rsidR="00440B69" w:rsidP="00440B69" w:rsidRDefault="00440B69" w14:paraId="58D88066" w14:textId="77777777">
      <w:pPr>
        <w:rPr>
          <w:rFonts w:eastAsia="Cambria" w:cs="Cambria" w:asciiTheme="minorHAnsi" w:hAnsiTheme="minorHAnsi"/>
          <w:b/>
          <w:color w:val="000000"/>
          <w:sz w:val="18"/>
          <w:szCs w:val="18"/>
        </w:rPr>
      </w:pPr>
    </w:p>
    <w:p w:rsidRPr="000B06B6" w:rsidR="005F3EF2" w:rsidRDefault="00000000" w14:paraId="771901C5" w14:textId="77777777">
      <w:pPr>
        <w:ind w:right="720"/>
        <w:rPr>
          <w:rFonts w:eastAsia="Cambria" w:cs="Cambria" w:asciiTheme="minorHAnsi" w:hAnsiTheme="minorHAnsi"/>
          <w:color w:val="000000"/>
          <w:sz w:val="18"/>
          <w:szCs w:val="18"/>
        </w:rPr>
      </w:pPr>
      <w:r w:rsidRPr="000B06B6">
        <w:rPr>
          <w:rFonts w:eastAsia="Cambria" w:cs="Cambria" w:asciiTheme="minorHAnsi" w:hAnsiTheme="minorHAnsi"/>
          <w:b/>
          <w:color w:val="000000"/>
          <w:sz w:val="18"/>
          <w:szCs w:val="18"/>
        </w:rPr>
        <w:t>References</w:t>
      </w:r>
    </w:p>
    <w:p w:rsidRPr="000B06B6" w:rsidR="005F3EF2" w:rsidRDefault="005F3EF2" w14:paraId="1565DD14" w14:textId="77777777">
      <w:pPr>
        <w:ind w:right="720"/>
        <w:rPr>
          <w:rFonts w:eastAsia="Cambria" w:cs="Cambria" w:asciiTheme="minorHAnsi" w:hAnsiTheme="minorHAnsi"/>
          <w:color w:val="000000"/>
          <w:sz w:val="18"/>
          <w:szCs w:val="18"/>
        </w:rPr>
      </w:pPr>
    </w:p>
    <w:p w:rsidRPr="000B06B6" w:rsidR="000F533E" w:rsidRDefault="000F533E" w14:paraId="352AAE9C" w14:textId="77777777">
      <w:pPr>
        <w:rPr>
          <w:rFonts w:eastAsia="Cambria" w:cs="Cambria" w:asciiTheme="minorHAnsi" w:hAnsiTheme="minorHAnsi"/>
          <w:b/>
          <w:color w:val="000000"/>
          <w:sz w:val="18"/>
          <w:szCs w:val="18"/>
        </w:rPr>
      </w:pPr>
      <w:bookmarkStart w:name="_heading=h.gjdgxs" w:colFirst="0" w:colLast="0" w:id="1"/>
      <w:bookmarkEnd w:id="1"/>
    </w:p>
    <w:p w:rsidRPr="00193CE1" w:rsidR="00193CE1" w:rsidP="00193CE1" w:rsidRDefault="000F533E" w14:paraId="253DF824" w14:textId="77777777">
      <w:pPr>
        <w:pStyle w:val="EndNoteBibliography"/>
      </w:pPr>
      <w:r w:rsidRPr="000B06B6">
        <w:rPr>
          <w:rFonts w:eastAsia="Cambria" w:cs="Cambria" w:asciiTheme="minorHAnsi" w:hAnsiTheme="minorHAnsi"/>
          <w:b/>
          <w:color w:val="000000"/>
          <w:sz w:val="18"/>
          <w:szCs w:val="18"/>
        </w:rPr>
        <w:fldChar w:fldCharType="begin"/>
      </w:r>
      <w:r w:rsidRPr="000B06B6">
        <w:rPr>
          <w:rFonts w:eastAsia="Cambria" w:cs="Cambria" w:asciiTheme="minorHAnsi" w:hAnsiTheme="minorHAnsi"/>
          <w:b/>
          <w:color w:val="000000"/>
          <w:sz w:val="18"/>
          <w:szCs w:val="18"/>
        </w:rPr>
        <w:instrText xml:space="preserve"> ADDIN EN.REFLIST </w:instrText>
      </w:r>
      <w:r w:rsidRPr="000B06B6">
        <w:rPr>
          <w:rFonts w:eastAsia="Cambria" w:cs="Cambria" w:asciiTheme="minorHAnsi" w:hAnsiTheme="minorHAnsi"/>
          <w:b/>
          <w:color w:val="000000"/>
          <w:sz w:val="18"/>
          <w:szCs w:val="18"/>
        </w:rPr>
        <w:fldChar w:fldCharType="separate"/>
      </w:r>
      <w:r w:rsidRPr="00193CE1" w:rsidR="00193CE1">
        <w:t>1.</w:t>
      </w:r>
      <w:r w:rsidRPr="00193CE1" w:rsidR="00193CE1">
        <w:tab/>
      </w:r>
      <w:r w:rsidRPr="00193CE1" w:rsidR="00193CE1">
        <w:t>Lenihan D, Cheng RK. Early Treatment of Cardiac ATTR. JACC: CardioOncology. 2022;4(4):455-7. doi: doi:10.1016/j.jaccao.2022.08.008.</w:t>
      </w:r>
    </w:p>
    <w:p w:rsidRPr="00193CE1" w:rsidR="00193CE1" w:rsidP="00193CE1" w:rsidRDefault="00193CE1" w14:paraId="7A9F54DD" w14:textId="77777777">
      <w:pPr>
        <w:pStyle w:val="EndNoteBibliography"/>
      </w:pPr>
      <w:r w:rsidRPr="00193CE1">
        <w:t>2.</w:t>
      </w:r>
      <w:r w:rsidRPr="00193CE1">
        <w:tab/>
      </w:r>
      <w:r w:rsidRPr="00193CE1">
        <w:t>Ichikawa Y, Oota E, Odajima S, Kintsu M, Todo S, Takeuchi K, et al. Impact of Tafamidis on Echocardiographic Cardiac Function of Patients With Transthyretin Cardiac Amyloidosis. Circulation Journal. 2023;87(4):508-16. doi: 10.1253/circj.CJ-22-0683.</w:t>
      </w:r>
    </w:p>
    <w:p w:rsidRPr="00193CE1" w:rsidR="00193CE1" w:rsidP="00193CE1" w:rsidRDefault="00193CE1" w14:paraId="7E5E2944" w14:textId="77777777">
      <w:pPr>
        <w:pStyle w:val="EndNoteBibliography"/>
      </w:pPr>
      <w:r w:rsidRPr="00193CE1">
        <w:t>3.</w:t>
      </w:r>
      <w:r w:rsidRPr="00193CE1">
        <w:tab/>
      </w:r>
      <w:r w:rsidRPr="00193CE1">
        <w:t>Rettl R, Mann C, Duca F, Dachs T-M, Binder C, Ligios LC, et al. Tafamidis treatment delays structural and functional changes of the left ventricle in patients with transthyretin amyloid cardiomyopathy. European Heart Journal - Cardiovascular Imaging. 2021;23(6):767-80. doi: 10.1093/ehjci/jeab226.</w:t>
      </w:r>
    </w:p>
    <w:p w:rsidRPr="00193CE1" w:rsidR="00193CE1" w:rsidP="00193CE1" w:rsidRDefault="00193CE1" w14:paraId="70929FD1" w14:textId="77777777">
      <w:pPr>
        <w:pStyle w:val="EndNoteBibliography"/>
      </w:pPr>
      <w:r w:rsidRPr="00193CE1">
        <w:t>4.</w:t>
      </w:r>
      <w:r w:rsidRPr="00193CE1">
        <w:tab/>
      </w:r>
      <w:r w:rsidRPr="00193CE1">
        <w:t>Maurer MS, Schwartz JH, Gundapaneni B, Elliott PM, Merlini G, Waddington-Cruz M, et al. Tafamidis Treatment for Patients with Transthyretin Amyloid Cardiomyopathy. New England Journal of Medicine. 2018;379(11):1007-16. doi: 10.1056/NEJMoa1805689. PubMed PMID: 30145929.</w:t>
      </w:r>
    </w:p>
    <w:p w:rsidRPr="00193CE1" w:rsidR="00193CE1" w:rsidP="00193CE1" w:rsidRDefault="00193CE1" w14:paraId="0E0BB2CE" w14:textId="77777777">
      <w:pPr>
        <w:pStyle w:val="EndNoteBibliography"/>
      </w:pPr>
      <w:r w:rsidRPr="00193CE1">
        <w:t>5.</w:t>
      </w:r>
      <w:r w:rsidRPr="00193CE1">
        <w:tab/>
      </w:r>
      <w:r w:rsidRPr="00193CE1">
        <w:t>Izumiya Y, Hayashi H, Ishikawa H, Shibata A, Yoshiyama M. How to Identify Transthyretin Cardiac Amyloidosis at an Early Stage. Intern Med. 2021;60(1):1-7. Epub 20200721. doi: 10.2169/internalmedicine.5505-20. PubMed PMID: 32713926; PubMed Central PMCID: PMC7835474.</w:t>
      </w:r>
    </w:p>
    <w:p w:rsidRPr="00193CE1" w:rsidR="00193CE1" w:rsidP="00193CE1" w:rsidRDefault="00193CE1" w14:paraId="6109B3D1" w14:textId="77777777">
      <w:pPr>
        <w:pStyle w:val="EndNoteBibliography"/>
      </w:pPr>
      <w:r w:rsidRPr="00193CE1">
        <w:t>6.</w:t>
      </w:r>
      <w:r w:rsidRPr="00193CE1">
        <w:tab/>
      </w:r>
      <w:r w:rsidRPr="00193CE1">
        <w:t>Mohammed SF, Mirzoyev SA, Edwards WD, Dogan A, Grogan DR, Dunlay SM, et al. Left ventricular amyloid deposition in patients with heart failure and preserved ejection fraction. JACC Heart Fail. 2014;2(2):113-22. doi: 10.1016/j.jchf.2013.11.004. PubMed PMID: 24720917; PubMed Central PMCID: PMC3984539.</w:t>
      </w:r>
    </w:p>
    <w:p w:rsidRPr="00193CE1" w:rsidR="00193CE1" w:rsidP="00193CE1" w:rsidRDefault="00193CE1" w14:paraId="3ABADCB3" w14:textId="77777777">
      <w:pPr>
        <w:pStyle w:val="EndNoteBibliography"/>
      </w:pPr>
      <w:r w:rsidRPr="00193CE1">
        <w:t>7.</w:t>
      </w:r>
      <w:r w:rsidRPr="00193CE1">
        <w:tab/>
      </w:r>
      <w:r w:rsidRPr="00193CE1">
        <w:t>AbouEzzeddine OF, Davies DR, Scott CG, Fayyaz AU, Askew JW, McKie PM, et al. Prevalence of Transthyretin Amyloid Cardiomyopathy in Heart Failure With Preserved Ejection Fraction. JAMA Cardiol. 2021;6(11):1267-74. doi: 10.1001/jamacardio.2021.3070. PubMed PMID: 34431962; PubMed Central PMCID: PMC8387947.</w:t>
      </w:r>
    </w:p>
    <w:p w:rsidRPr="00193CE1" w:rsidR="00193CE1" w:rsidP="00193CE1" w:rsidRDefault="00193CE1" w14:paraId="18D8C3BB" w14:textId="60AA505E">
      <w:pPr>
        <w:pStyle w:val="EndNoteBibliography"/>
      </w:pPr>
      <w:r w:rsidRPr="00193CE1">
        <w:t>8.</w:t>
      </w:r>
      <w:r w:rsidRPr="00193CE1">
        <w:tab/>
      </w:r>
      <w:r w:rsidRPr="00193CE1">
        <w:t xml:space="preserve">Devesa A, Camblor Blasco A, Pello Lázaro AM, Askari E, Lapeña G, Gómez Talavera S, et al. Prevalence of transthyretin amyloidosis in patients with heart failure and no left ventricular hypertrophy. ESC Heart Failure. 2021;8(4):2856-65. doi: </w:t>
      </w:r>
      <w:hyperlink w:history="1" r:id="rId12">
        <w:r w:rsidRPr="00193CE1">
          <w:rPr>
            <w:rStyle w:val="Hyperlink"/>
          </w:rPr>
          <w:t>https://doi.org/10.1002/ehf2.13360</w:t>
        </w:r>
      </w:hyperlink>
      <w:r w:rsidRPr="00193CE1">
        <w:t>.</w:t>
      </w:r>
    </w:p>
    <w:p w:rsidRPr="00193CE1" w:rsidR="00193CE1" w:rsidP="00193CE1" w:rsidRDefault="00193CE1" w14:paraId="7DB2EC17" w14:textId="77777777">
      <w:pPr>
        <w:pStyle w:val="EndNoteBibliography"/>
      </w:pPr>
      <w:r w:rsidRPr="00193CE1">
        <w:t>9.</w:t>
      </w:r>
      <w:r w:rsidRPr="00193CE1">
        <w:tab/>
      </w:r>
      <w:r w:rsidRPr="00193CE1">
        <w:t>Law S, Bezard M, Petrie A, Chacko L, Cohen OC, Ravichandran S, et al. Characteristics and natural history of early-stage cardiac transthyretin amyloidosis. European Heart Journal. 2022;43(27):2622-32. doi: 10.1093/eurheartj/ehac259.</w:t>
      </w:r>
    </w:p>
    <w:p w:rsidRPr="00193CE1" w:rsidR="00193CE1" w:rsidP="00193CE1" w:rsidRDefault="00193CE1" w14:paraId="783C6FCC" w14:textId="77777777">
      <w:pPr>
        <w:pStyle w:val="EndNoteBibliography"/>
      </w:pPr>
      <w:r w:rsidRPr="00193CE1">
        <w:t>10.</w:t>
      </w:r>
      <w:r w:rsidRPr="00193CE1">
        <w:tab/>
      </w:r>
      <w:r w:rsidRPr="00193CE1">
        <w:t>Gonzalez-Lopez E, Escobar-Lopez L, Obici L, Saturi G, Bezard M, Saith SE, et al. Prognosis of Transthyretin Cardiac Amyloidosis Without Heart Failure Symptoms. JACC CardioOncol. 2022;4(4):442-54. Epub 20221115. doi: 10.1016/j.jaccao.2022.07.007. PubMed PMID: 36444226; PubMed Central PMCID: PMC9700255.</w:t>
      </w:r>
    </w:p>
    <w:p w:rsidRPr="00193CE1" w:rsidR="00193CE1" w:rsidP="00193CE1" w:rsidRDefault="00193CE1" w14:paraId="5270DC6B" w14:textId="77777777">
      <w:pPr>
        <w:pStyle w:val="EndNoteBibliography"/>
      </w:pPr>
      <w:r w:rsidRPr="00193CE1">
        <w:t>11.</w:t>
      </w:r>
      <w:r w:rsidRPr="00193CE1">
        <w:tab/>
      </w:r>
      <w:r w:rsidRPr="00193CE1">
        <w:t xml:space="preserve">Ioannou A, Patel RK, Razvi Y, Porcari A, Sinagra G, Venneri L, et al. Impact of Earlier Diagnosis in Cardiac ATTR Amyloidosis Over the Course of 20 Years. Circulation. 2022;146(22):1657-70. Epub </w:t>
      </w:r>
      <w:r w:rsidRPr="00193CE1">
        <w:t>20221103. doi: 10.1161/circulationaha.122.060852. PubMed PMID: 36325894; PubMed Central PMCID: PMC9698091.</w:t>
      </w:r>
    </w:p>
    <w:p w:rsidRPr="00193CE1" w:rsidR="00193CE1" w:rsidP="00193CE1" w:rsidRDefault="00193CE1" w14:paraId="0D371E21" w14:textId="77777777">
      <w:pPr>
        <w:pStyle w:val="EndNoteBibliography"/>
      </w:pPr>
      <w:r w:rsidRPr="00193CE1">
        <w:t>12.</w:t>
      </w:r>
      <w:r w:rsidRPr="00193CE1">
        <w:tab/>
      </w:r>
      <w:r w:rsidRPr="00193CE1">
        <w:t>Gillmore JD, Damy T, Fontana M, Hutchinson M, Lachmann HJ, Martinez-Naharro A, et al. A new staging system for cardiac transthyretin amyloidosis. European Heart Journal. 2017;39(30):2799-806. doi: 10.1093/eurheartj/ehx589.</w:t>
      </w:r>
    </w:p>
    <w:p w:rsidRPr="00193CE1" w:rsidR="00193CE1" w:rsidP="00193CE1" w:rsidRDefault="00193CE1" w14:paraId="746F24DC" w14:textId="77777777">
      <w:pPr>
        <w:pStyle w:val="EndNoteBibliography"/>
      </w:pPr>
      <w:r w:rsidRPr="00193CE1">
        <w:t>13.</w:t>
      </w:r>
      <w:r w:rsidRPr="00193CE1">
        <w:tab/>
      </w:r>
      <w:r w:rsidRPr="00193CE1">
        <w:t>Hanna M, Ruberg FL, Maurer MS, Dispenzieri A, Dorbala S, Falk RH, et al. Cardiac Scintigraphy With Technetium-99m-Labeled Bone-Seeking Tracers for Suspected Amyloidosis: JACC Review Topic of the Week. J Am Coll Cardiol. 2020;75(22):2851-62. doi: 10.1016/j.jacc.2020.04.022. PubMed PMID: 32498813.</w:t>
      </w:r>
    </w:p>
    <w:p w:rsidRPr="00193CE1" w:rsidR="00193CE1" w:rsidP="00193CE1" w:rsidRDefault="00193CE1" w14:paraId="5B29A4D6" w14:textId="77777777">
      <w:pPr>
        <w:pStyle w:val="EndNoteBibliography"/>
      </w:pPr>
      <w:r w:rsidRPr="00193CE1">
        <w:t>14.</w:t>
      </w:r>
      <w:r w:rsidRPr="00193CE1">
        <w:tab/>
      </w:r>
      <w:r w:rsidRPr="00193CE1">
        <w:t>Cuddy SA, Datar Y, Ovsak G, Saith S, Murphy SP, Bay CP, et al. Optimal Echocardiographic Parameters to Improve the Diagnostic Yield of Tc-99m-Bone Avid Tracer Cardiac Scintigraphy for Transthyretin Cardiac Amyloidosis. Circ Cardiovasc Imaging. 2022;15(11):e014645. Epub 20221115. doi: 10.1161/circimaging.122.014645. PubMed PMID: 36378779; PubMed Central PMCID: PMC9667717.</w:t>
      </w:r>
    </w:p>
    <w:p w:rsidRPr="00193CE1" w:rsidR="00193CE1" w:rsidP="00193CE1" w:rsidRDefault="00193CE1" w14:paraId="18B51A72" w14:textId="77777777">
      <w:pPr>
        <w:pStyle w:val="EndNoteBibliography"/>
      </w:pPr>
      <w:r w:rsidRPr="00193CE1">
        <w:t>15.</w:t>
      </w:r>
      <w:r w:rsidRPr="00193CE1">
        <w:tab/>
      </w:r>
      <w:r w:rsidRPr="00193CE1">
        <w:t>Saturi G, De Frutos F, Sguazzotti M, Gonzalez-Lopez E, Nardi E, Domínguez F, et al. Predictors and outcomes of pacemaker implantation in patients with cardiac amyloidosis. Heart. 2023;110(1):40-8. Epub 20231215. doi: 10.1136/heartjnl-2022-322315. PubMed PMID: 37414523.</w:t>
      </w:r>
    </w:p>
    <w:p w:rsidRPr="00193CE1" w:rsidR="00193CE1" w:rsidP="00193CE1" w:rsidRDefault="00193CE1" w14:paraId="14BBE3BC" w14:textId="77777777">
      <w:pPr>
        <w:pStyle w:val="EndNoteBibliography"/>
      </w:pPr>
      <w:r w:rsidRPr="00193CE1">
        <w:t>16.</w:t>
      </w:r>
      <w:r w:rsidRPr="00193CE1">
        <w:tab/>
      </w:r>
      <w:r w:rsidRPr="00193CE1">
        <w:t>Rehorn MR, Loungani RS, Black-Maier E, Coniglio AC, Karra R, Pokorney SD, et al. Cardiac Implantable Electronic Devices: A Window Into the Evolution of Conduction Disease in Cardiac Amyloidosis. JACC Clin Electrophysiol. 2020;6(9):1144-54. Epub 20200826. doi: 10.1016/j.jacep.2020.04.020. PubMed PMID: 32972550.</w:t>
      </w:r>
    </w:p>
    <w:p w:rsidRPr="00193CE1" w:rsidR="00193CE1" w:rsidP="00193CE1" w:rsidRDefault="00193CE1" w14:paraId="634A6480" w14:textId="77777777">
      <w:pPr>
        <w:pStyle w:val="EndNoteBibliography"/>
      </w:pPr>
      <w:r w:rsidRPr="00193CE1">
        <w:t>17.</w:t>
      </w:r>
      <w:r w:rsidRPr="00193CE1">
        <w:tab/>
      </w:r>
      <w:r w:rsidRPr="00193CE1">
        <w:t>D'Souza A, Singh A, Szabo A, Lian Q, Pezzin L, Sparapani R. Timing and co-occurrence of symptoms prior to a diagnosis of light chain (AL) amyloidosis. Res Sq. 2024. Epub 20240103. doi: 10.21203/rs.3.rs-3788661/v1. PubMed PMID: 38260686; PubMed Central PMCID: PMC10802702.</w:t>
      </w:r>
    </w:p>
    <w:p w:rsidRPr="00193CE1" w:rsidR="00193CE1" w:rsidP="00193CE1" w:rsidRDefault="00193CE1" w14:paraId="35BF6403" w14:textId="77777777">
      <w:pPr>
        <w:pStyle w:val="EndNoteBibliography"/>
      </w:pPr>
      <w:r w:rsidRPr="00193CE1">
        <w:t>18.</w:t>
      </w:r>
      <w:r w:rsidRPr="00193CE1">
        <w:tab/>
      </w:r>
      <w:r w:rsidRPr="00193CE1">
        <w:t>Hahn K, Urban P, Meliß RR, Axmann HD, Siebert F, Röcken C. [Carpal tunnel syndrome and ATTR-amyloidosis]. Handchir Mikrochir Plast Chir. 2018;50(5):329-34. Epub 20181107. doi: 10.1055/a-0747-6096. PubMed PMID: 30404120.</w:t>
      </w:r>
    </w:p>
    <w:p w:rsidRPr="00193CE1" w:rsidR="00193CE1" w:rsidP="00193CE1" w:rsidRDefault="00193CE1" w14:paraId="1B2AEBC1" w14:textId="77777777">
      <w:pPr>
        <w:pStyle w:val="EndNoteBibliography"/>
      </w:pPr>
      <w:r w:rsidRPr="00193CE1">
        <w:t>19.</w:t>
      </w:r>
      <w:r w:rsidRPr="00193CE1">
        <w:tab/>
      </w:r>
      <w:r w:rsidRPr="00193CE1">
        <w:t>Pourhoseingholi MA, Vahedi M, Rahimzadeh M. Sample size calculation in medical studies. Gastroenterol Hepatol Bed Bench. 2013;6(1):14-7. PubMed PMID: 24834239; PubMed Central PMCID: PMC4017493.</w:t>
      </w:r>
    </w:p>
    <w:p w:rsidRPr="00193CE1" w:rsidR="00193CE1" w:rsidP="00193CE1" w:rsidRDefault="00193CE1" w14:paraId="5C385DC2" w14:textId="77777777">
      <w:pPr>
        <w:pStyle w:val="EndNoteBibliography"/>
      </w:pPr>
      <w:r w:rsidRPr="00193CE1">
        <w:t>20.</w:t>
      </w:r>
      <w:r w:rsidRPr="00193CE1">
        <w:tab/>
      </w:r>
      <w:r w:rsidRPr="00193CE1">
        <w:t>Miller RJH, Cadet S, Mah D, Pournazari P, Chan D, Fine NM, et al. Diagnostic and prognostic value of Technetium-99m pyrophosphate uptake quantitation for transthyretin cardiac amyloidosis. J Nucl Cardiol. 2021;28(5):1835-45. Epub 20210310. doi: 10.1007/s12350-021-02563-4. PubMed PMID: 33689152; PubMed Central PMCID: PMC8497047.</w:t>
      </w:r>
    </w:p>
    <w:p w:rsidRPr="000B06B6" w:rsidR="005F3EF2" w:rsidRDefault="000F533E" w14:paraId="792F8C4D" w14:textId="7F89957A">
      <w:pPr>
        <w:rPr>
          <w:rFonts w:eastAsia="Cambria" w:cs="Cambria" w:asciiTheme="minorHAnsi" w:hAnsiTheme="minorHAnsi"/>
          <w:b/>
          <w:color w:val="000000"/>
          <w:sz w:val="18"/>
          <w:szCs w:val="18"/>
        </w:rPr>
      </w:pPr>
      <w:r w:rsidRPr="000B06B6">
        <w:rPr>
          <w:rFonts w:eastAsia="Cambria" w:cs="Cambria" w:asciiTheme="minorHAnsi" w:hAnsiTheme="minorHAnsi"/>
          <w:b/>
          <w:color w:val="000000"/>
          <w:sz w:val="18"/>
          <w:szCs w:val="18"/>
        </w:rPr>
        <w:fldChar w:fldCharType="end"/>
      </w:r>
    </w:p>
    <w:sectPr w:rsidRPr="000B06B6" w:rsidR="005F3EF2">
      <w:footerReference w:type="default" r:id="rId13"/>
      <w:pgSz w:w="11900" w:h="16840" w:orient="portrait"/>
      <w:pgMar w:top="851" w:right="851" w:bottom="851" w:left="85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B4E51" w:rsidRDefault="002B4E51" w14:paraId="41087BBF" w14:textId="77777777">
      <w:r>
        <w:separator/>
      </w:r>
    </w:p>
  </w:endnote>
  <w:endnote w:type="continuationSeparator" w:id="0">
    <w:p w:rsidR="002B4E51" w:rsidRDefault="002B4E51" w14:paraId="397A0066"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F3EF2" w:rsidRDefault="00000000" w14:paraId="5B5CC963" w14:textId="77777777">
    <w:pPr>
      <w:pBdr>
        <w:top w:val="nil"/>
        <w:left w:val="nil"/>
        <w:bottom w:val="nil"/>
        <w:right w:val="nil"/>
        <w:between w:val="nil"/>
      </w:pBdr>
      <w:tabs>
        <w:tab w:val="center" w:pos="4513"/>
        <w:tab w:val="right" w:pos="9026"/>
      </w:tabs>
      <w:rPr>
        <w:color w:val="000000"/>
      </w:rPr>
    </w:pPr>
    <w:r>
      <w:rPr>
        <w:color w:val="000000"/>
      </w:rPr>
      <w:t>Version 1 3/11/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B4E51" w:rsidRDefault="002B4E51" w14:paraId="3C672129" w14:textId="77777777">
      <w:r>
        <w:separator/>
      </w:r>
    </w:p>
  </w:footnote>
  <w:footnote w:type="continuationSeparator" w:id="0">
    <w:p w:rsidR="002B4E51" w:rsidRDefault="002B4E51" w14:paraId="7266C979"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41FA1"/>
    <w:multiLevelType w:val="multilevel"/>
    <w:tmpl w:val="5656A30E"/>
    <w:lvl w:ilvl="0">
      <w:start w:val="1"/>
      <w:numFmt w:val="bullet"/>
      <w:lvlText w:val="•"/>
      <w:lvlJc w:val="left"/>
      <w:pPr>
        <w:ind w:left="720" w:hanging="360"/>
      </w:pPr>
      <w:rPr>
        <w:rFonts w:ascii="Arial" w:hAnsi="Arial" w:eastAsia="Arial" w:cs="Arial"/>
      </w:rPr>
    </w:lvl>
    <w:lvl w:ilvl="1">
      <w:numFmt w:val="bullet"/>
      <w:lvlText w:val="–"/>
      <w:lvlJc w:val="left"/>
      <w:pPr>
        <w:ind w:left="1440" w:hanging="360"/>
      </w:pPr>
      <w:rPr>
        <w:rFonts w:ascii="Arial" w:hAnsi="Arial" w:eastAsia="Arial" w:cs="Arial"/>
      </w:rPr>
    </w:lvl>
    <w:lvl w:ilvl="2">
      <w:start w:val="1"/>
      <w:numFmt w:val="bullet"/>
      <w:lvlText w:val="•"/>
      <w:lvlJc w:val="left"/>
      <w:pPr>
        <w:ind w:left="2160" w:hanging="360"/>
      </w:pPr>
      <w:rPr>
        <w:rFonts w:ascii="Arial" w:hAnsi="Arial" w:eastAsia="Arial" w:cs="Arial"/>
      </w:rPr>
    </w:lvl>
    <w:lvl w:ilvl="3">
      <w:start w:val="1"/>
      <w:numFmt w:val="bullet"/>
      <w:lvlText w:val="•"/>
      <w:lvlJc w:val="left"/>
      <w:pPr>
        <w:ind w:left="2880" w:hanging="360"/>
      </w:pPr>
      <w:rPr>
        <w:rFonts w:ascii="Arial" w:hAnsi="Arial" w:eastAsia="Arial" w:cs="Arial"/>
      </w:rPr>
    </w:lvl>
    <w:lvl w:ilvl="4">
      <w:start w:val="1"/>
      <w:numFmt w:val="bullet"/>
      <w:lvlText w:val="•"/>
      <w:lvlJc w:val="left"/>
      <w:pPr>
        <w:ind w:left="3600" w:hanging="360"/>
      </w:pPr>
      <w:rPr>
        <w:rFonts w:ascii="Arial" w:hAnsi="Arial" w:eastAsia="Arial" w:cs="Arial"/>
      </w:rPr>
    </w:lvl>
    <w:lvl w:ilvl="5">
      <w:start w:val="1"/>
      <w:numFmt w:val="bullet"/>
      <w:lvlText w:val="•"/>
      <w:lvlJc w:val="left"/>
      <w:pPr>
        <w:ind w:left="4320" w:hanging="360"/>
      </w:pPr>
      <w:rPr>
        <w:rFonts w:ascii="Arial" w:hAnsi="Arial" w:eastAsia="Arial" w:cs="Arial"/>
      </w:rPr>
    </w:lvl>
    <w:lvl w:ilvl="6">
      <w:start w:val="1"/>
      <w:numFmt w:val="bullet"/>
      <w:lvlText w:val="•"/>
      <w:lvlJc w:val="left"/>
      <w:pPr>
        <w:ind w:left="5040" w:hanging="360"/>
      </w:pPr>
      <w:rPr>
        <w:rFonts w:ascii="Arial" w:hAnsi="Arial" w:eastAsia="Arial" w:cs="Arial"/>
      </w:rPr>
    </w:lvl>
    <w:lvl w:ilvl="7">
      <w:start w:val="1"/>
      <w:numFmt w:val="bullet"/>
      <w:lvlText w:val="•"/>
      <w:lvlJc w:val="left"/>
      <w:pPr>
        <w:ind w:left="5760" w:hanging="360"/>
      </w:pPr>
      <w:rPr>
        <w:rFonts w:ascii="Arial" w:hAnsi="Arial" w:eastAsia="Arial" w:cs="Arial"/>
      </w:rPr>
    </w:lvl>
    <w:lvl w:ilvl="8">
      <w:start w:val="1"/>
      <w:numFmt w:val="bullet"/>
      <w:lvlText w:val="•"/>
      <w:lvlJc w:val="left"/>
      <w:pPr>
        <w:ind w:left="6480" w:hanging="360"/>
      </w:pPr>
      <w:rPr>
        <w:rFonts w:ascii="Arial" w:hAnsi="Arial" w:eastAsia="Arial" w:cs="Arial"/>
      </w:rPr>
    </w:lvl>
  </w:abstractNum>
  <w:abstractNum w:abstractNumId="1" w15:restartNumberingAfterBreak="0">
    <w:nsid w:val="060F1164"/>
    <w:multiLevelType w:val="multilevel"/>
    <w:tmpl w:val="9C12D302"/>
    <w:lvl w:ilvl="0">
      <w:start w:val="1"/>
      <w:numFmt w:val="bullet"/>
      <w:lvlText w:val="●"/>
      <w:lvlJc w:val="left"/>
      <w:pPr>
        <w:ind w:left="1080" w:hanging="720"/>
      </w:pPr>
      <w:rPr>
        <w:rFonts w:ascii="Calibri" w:hAnsi="Calibri" w:eastAsia="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2A5D9F"/>
    <w:multiLevelType w:val="hybridMultilevel"/>
    <w:tmpl w:val="C5CA6E2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AC24AA7"/>
    <w:multiLevelType w:val="multilevel"/>
    <w:tmpl w:val="7A220D58"/>
    <w:lvl w:ilvl="0">
      <w:numFmt w:val="bullet"/>
      <w:lvlText w:val="-"/>
      <w:lvlJc w:val="left"/>
      <w:pPr>
        <w:ind w:left="720" w:hanging="360"/>
      </w:pPr>
      <w:rPr>
        <w:rFonts w:ascii="Cambria" w:hAnsi="Cambria" w:eastAsia="Cambria" w:cs="Cambria"/>
        <w:sz w:val="24"/>
        <w:szCs w:val="24"/>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4" w15:restartNumberingAfterBreak="0">
    <w:nsid w:val="24E812E9"/>
    <w:multiLevelType w:val="multilevel"/>
    <w:tmpl w:val="525AA4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F642B61"/>
    <w:multiLevelType w:val="multilevel"/>
    <w:tmpl w:val="B1D2487A"/>
    <w:lvl w:ilvl="0">
      <w:start w:val="1"/>
      <w:numFmt w:val="upperRoman"/>
      <w:lvlText w:val="%1."/>
      <w:lvlJc w:val="left"/>
      <w:pPr>
        <w:ind w:left="1080" w:hanging="720"/>
      </w:pPr>
      <w:rPr>
        <w:rFonts w:ascii="Calibri" w:hAnsi="Calibri" w:eastAsia="Calibri" w:cs="Calibr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62B287A"/>
    <w:multiLevelType w:val="multilevel"/>
    <w:tmpl w:val="14181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EA475E"/>
    <w:multiLevelType w:val="multilevel"/>
    <w:tmpl w:val="45E00C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276444D"/>
    <w:multiLevelType w:val="multilevel"/>
    <w:tmpl w:val="16B6AD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F7D79C7"/>
    <w:multiLevelType w:val="multilevel"/>
    <w:tmpl w:val="1D12BBB2"/>
    <w:lvl w:ilvl="0">
      <w:start w:val="1"/>
      <w:numFmt w:val="bullet"/>
      <w:lvlText w:val="•"/>
      <w:lvlJc w:val="left"/>
      <w:pPr>
        <w:ind w:left="720" w:hanging="360"/>
      </w:pPr>
      <w:rPr>
        <w:rFonts w:ascii="Arial" w:hAnsi="Arial" w:eastAsia="Arial" w:cs="Arial"/>
      </w:rPr>
    </w:lvl>
    <w:lvl w:ilvl="1">
      <w:numFmt w:val="bullet"/>
      <w:lvlText w:val="–"/>
      <w:lvlJc w:val="left"/>
      <w:pPr>
        <w:ind w:left="1440" w:hanging="360"/>
      </w:pPr>
      <w:rPr>
        <w:rFonts w:ascii="Arial" w:hAnsi="Arial" w:eastAsia="Arial" w:cs="Arial"/>
      </w:rPr>
    </w:lvl>
    <w:lvl w:ilvl="2">
      <w:start w:val="1"/>
      <w:numFmt w:val="bullet"/>
      <w:lvlText w:val="•"/>
      <w:lvlJc w:val="left"/>
      <w:pPr>
        <w:ind w:left="2160" w:hanging="360"/>
      </w:pPr>
      <w:rPr>
        <w:rFonts w:ascii="Arial" w:hAnsi="Arial" w:eastAsia="Arial" w:cs="Arial"/>
      </w:rPr>
    </w:lvl>
    <w:lvl w:ilvl="3">
      <w:start w:val="1"/>
      <w:numFmt w:val="bullet"/>
      <w:lvlText w:val="•"/>
      <w:lvlJc w:val="left"/>
      <w:pPr>
        <w:ind w:left="2880" w:hanging="360"/>
      </w:pPr>
      <w:rPr>
        <w:rFonts w:ascii="Arial" w:hAnsi="Arial" w:eastAsia="Arial" w:cs="Arial"/>
      </w:rPr>
    </w:lvl>
    <w:lvl w:ilvl="4">
      <w:start w:val="1"/>
      <w:numFmt w:val="bullet"/>
      <w:lvlText w:val="•"/>
      <w:lvlJc w:val="left"/>
      <w:pPr>
        <w:ind w:left="3600" w:hanging="360"/>
      </w:pPr>
      <w:rPr>
        <w:rFonts w:ascii="Arial" w:hAnsi="Arial" w:eastAsia="Arial" w:cs="Arial"/>
      </w:rPr>
    </w:lvl>
    <w:lvl w:ilvl="5">
      <w:start w:val="1"/>
      <w:numFmt w:val="bullet"/>
      <w:lvlText w:val="•"/>
      <w:lvlJc w:val="left"/>
      <w:pPr>
        <w:ind w:left="4320" w:hanging="360"/>
      </w:pPr>
      <w:rPr>
        <w:rFonts w:ascii="Arial" w:hAnsi="Arial" w:eastAsia="Arial" w:cs="Arial"/>
      </w:rPr>
    </w:lvl>
    <w:lvl w:ilvl="6">
      <w:start w:val="1"/>
      <w:numFmt w:val="bullet"/>
      <w:lvlText w:val="•"/>
      <w:lvlJc w:val="left"/>
      <w:pPr>
        <w:ind w:left="5040" w:hanging="360"/>
      </w:pPr>
      <w:rPr>
        <w:rFonts w:ascii="Arial" w:hAnsi="Arial" w:eastAsia="Arial" w:cs="Arial"/>
      </w:rPr>
    </w:lvl>
    <w:lvl w:ilvl="7">
      <w:start w:val="1"/>
      <w:numFmt w:val="bullet"/>
      <w:lvlText w:val="•"/>
      <w:lvlJc w:val="left"/>
      <w:pPr>
        <w:ind w:left="5760" w:hanging="360"/>
      </w:pPr>
      <w:rPr>
        <w:rFonts w:ascii="Arial" w:hAnsi="Arial" w:eastAsia="Arial" w:cs="Arial"/>
      </w:rPr>
    </w:lvl>
    <w:lvl w:ilvl="8">
      <w:start w:val="1"/>
      <w:numFmt w:val="bullet"/>
      <w:lvlText w:val="•"/>
      <w:lvlJc w:val="left"/>
      <w:pPr>
        <w:ind w:left="6480" w:hanging="360"/>
      </w:pPr>
      <w:rPr>
        <w:rFonts w:ascii="Arial" w:hAnsi="Arial" w:eastAsia="Arial" w:cs="Arial"/>
      </w:rPr>
    </w:lvl>
  </w:abstractNum>
  <w:abstractNum w:abstractNumId="10" w15:restartNumberingAfterBreak="0">
    <w:nsid w:val="70570D2B"/>
    <w:multiLevelType w:val="multilevel"/>
    <w:tmpl w:val="D990F60A"/>
    <w:lvl w:ilvl="0">
      <w:start w:val="1"/>
      <w:numFmt w:val="bullet"/>
      <w:lvlText w:val="●"/>
      <w:lvlJc w:val="left"/>
      <w:pPr>
        <w:ind w:left="720" w:hanging="360"/>
      </w:pPr>
      <w:rPr>
        <w:rFonts w:ascii="Noto Sans Symbols" w:hAnsi="Noto Sans Symbols" w:eastAsia="Noto Sans Symbols" w:cs="Noto Sans Symbols"/>
        <w:sz w:val="20"/>
        <w:szCs w:val="20"/>
      </w:rPr>
    </w:lvl>
    <w:lvl w:ilvl="1">
      <w:start w:val="1"/>
      <w:numFmt w:val="bullet"/>
      <w:lvlText w:val="o"/>
      <w:lvlJc w:val="left"/>
      <w:pPr>
        <w:ind w:left="1440" w:hanging="360"/>
      </w:pPr>
      <w:rPr>
        <w:rFonts w:ascii="Courier New" w:hAnsi="Courier New" w:eastAsia="Courier New" w:cs="Courier New"/>
        <w:sz w:val="20"/>
        <w:szCs w:val="20"/>
      </w:rPr>
    </w:lvl>
    <w:lvl w:ilvl="2">
      <w:start w:val="1"/>
      <w:numFmt w:val="bullet"/>
      <w:lvlText w:val="▪"/>
      <w:lvlJc w:val="left"/>
      <w:pPr>
        <w:ind w:left="2160" w:hanging="360"/>
      </w:pPr>
      <w:rPr>
        <w:rFonts w:ascii="Noto Sans Symbols" w:hAnsi="Noto Sans Symbols" w:eastAsia="Noto Sans Symbols" w:cs="Noto Sans Symbols"/>
        <w:sz w:val="20"/>
        <w:szCs w:val="20"/>
      </w:rPr>
    </w:lvl>
    <w:lvl w:ilvl="3">
      <w:start w:val="1"/>
      <w:numFmt w:val="bullet"/>
      <w:lvlText w:val="▪"/>
      <w:lvlJc w:val="left"/>
      <w:pPr>
        <w:ind w:left="2880" w:hanging="360"/>
      </w:pPr>
      <w:rPr>
        <w:rFonts w:ascii="Noto Sans Symbols" w:hAnsi="Noto Sans Symbols" w:eastAsia="Noto Sans Symbols" w:cs="Noto Sans Symbols"/>
        <w:sz w:val="20"/>
        <w:szCs w:val="20"/>
      </w:rPr>
    </w:lvl>
    <w:lvl w:ilvl="4">
      <w:start w:val="1"/>
      <w:numFmt w:val="bullet"/>
      <w:lvlText w:val="▪"/>
      <w:lvlJc w:val="left"/>
      <w:pPr>
        <w:ind w:left="3600" w:hanging="360"/>
      </w:pPr>
      <w:rPr>
        <w:rFonts w:ascii="Noto Sans Symbols" w:hAnsi="Noto Sans Symbols" w:eastAsia="Noto Sans Symbols" w:cs="Noto Sans Symbols"/>
        <w:sz w:val="20"/>
        <w:szCs w:val="20"/>
      </w:rPr>
    </w:lvl>
    <w:lvl w:ilvl="5">
      <w:start w:val="1"/>
      <w:numFmt w:val="bullet"/>
      <w:lvlText w:val="▪"/>
      <w:lvlJc w:val="left"/>
      <w:pPr>
        <w:ind w:left="4320" w:hanging="360"/>
      </w:pPr>
      <w:rPr>
        <w:rFonts w:ascii="Noto Sans Symbols" w:hAnsi="Noto Sans Symbols" w:eastAsia="Noto Sans Symbols" w:cs="Noto Sans Symbols"/>
        <w:sz w:val="20"/>
        <w:szCs w:val="20"/>
      </w:rPr>
    </w:lvl>
    <w:lvl w:ilvl="6">
      <w:start w:val="1"/>
      <w:numFmt w:val="bullet"/>
      <w:lvlText w:val="▪"/>
      <w:lvlJc w:val="left"/>
      <w:pPr>
        <w:ind w:left="5040" w:hanging="360"/>
      </w:pPr>
      <w:rPr>
        <w:rFonts w:ascii="Noto Sans Symbols" w:hAnsi="Noto Sans Symbols" w:eastAsia="Noto Sans Symbols" w:cs="Noto Sans Symbols"/>
        <w:sz w:val="20"/>
        <w:szCs w:val="20"/>
      </w:rPr>
    </w:lvl>
    <w:lvl w:ilvl="7">
      <w:start w:val="1"/>
      <w:numFmt w:val="bullet"/>
      <w:lvlText w:val="▪"/>
      <w:lvlJc w:val="left"/>
      <w:pPr>
        <w:ind w:left="5760" w:hanging="360"/>
      </w:pPr>
      <w:rPr>
        <w:rFonts w:ascii="Noto Sans Symbols" w:hAnsi="Noto Sans Symbols" w:eastAsia="Noto Sans Symbols" w:cs="Noto Sans Symbols"/>
        <w:sz w:val="20"/>
        <w:szCs w:val="20"/>
      </w:rPr>
    </w:lvl>
    <w:lvl w:ilvl="8">
      <w:start w:val="1"/>
      <w:numFmt w:val="bullet"/>
      <w:lvlText w:val="▪"/>
      <w:lvlJc w:val="left"/>
      <w:pPr>
        <w:ind w:left="6480" w:hanging="360"/>
      </w:pPr>
      <w:rPr>
        <w:rFonts w:ascii="Noto Sans Symbols" w:hAnsi="Noto Sans Symbols" w:eastAsia="Noto Sans Symbols" w:cs="Noto Sans Symbols"/>
        <w:sz w:val="20"/>
        <w:szCs w:val="20"/>
      </w:rPr>
    </w:lvl>
  </w:abstractNum>
  <w:abstractNum w:abstractNumId="11" w15:restartNumberingAfterBreak="0">
    <w:nsid w:val="74D27512"/>
    <w:multiLevelType w:val="multilevel"/>
    <w:tmpl w:val="06263A34"/>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2" w15:restartNumberingAfterBreak="0">
    <w:nsid w:val="76B55A58"/>
    <w:multiLevelType w:val="multilevel"/>
    <w:tmpl w:val="3A4E3EDC"/>
    <w:lvl w:ilvl="0">
      <w:start w:val="1"/>
      <w:numFmt w:val="bullet"/>
      <w:lvlText w:val="●"/>
      <w:lvlJc w:val="left"/>
      <w:pPr>
        <w:ind w:left="720" w:hanging="360"/>
      </w:pPr>
      <w:rPr>
        <w:rFonts w:ascii="Noto Sans Symbols" w:hAnsi="Noto Sans Symbols" w:eastAsia="Noto Sans Symbols" w:cs="Noto Sans Symbols"/>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13" w15:restartNumberingAfterBreak="0">
    <w:nsid w:val="76EF745C"/>
    <w:multiLevelType w:val="multilevel"/>
    <w:tmpl w:val="5BFAE24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81376091">
    <w:abstractNumId w:val="1"/>
  </w:num>
  <w:num w:numId="2" w16cid:durableId="353387798">
    <w:abstractNumId w:val="5"/>
  </w:num>
  <w:num w:numId="3" w16cid:durableId="115756512">
    <w:abstractNumId w:val="9"/>
  </w:num>
  <w:num w:numId="4" w16cid:durableId="1114442204">
    <w:abstractNumId w:val="8"/>
  </w:num>
  <w:num w:numId="5" w16cid:durableId="296643042">
    <w:abstractNumId w:val="11"/>
  </w:num>
  <w:num w:numId="6" w16cid:durableId="91630039">
    <w:abstractNumId w:val="7"/>
  </w:num>
  <w:num w:numId="7" w16cid:durableId="1730106109">
    <w:abstractNumId w:val="6"/>
  </w:num>
  <w:num w:numId="8" w16cid:durableId="893003262">
    <w:abstractNumId w:val="4"/>
  </w:num>
  <w:num w:numId="9" w16cid:durableId="1600286956">
    <w:abstractNumId w:val="10"/>
  </w:num>
  <w:num w:numId="10" w16cid:durableId="1893349182">
    <w:abstractNumId w:val="12"/>
  </w:num>
  <w:num w:numId="11" w16cid:durableId="1039162905">
    <w:abstractNumId w:val="3"/>
  </w:num>
  <w:num w:numId="12" w16cid:durableId="1102728933">
    <w:abstractNumId w:val="13"/>
  </w:num>
  <w:num w:numId="13" w16cid:durableId="96874120">
    <w:abstractNumId w:val="0"/>
  </w:num>
  <w:num w:numId="14" w16cid:durableId="1717657326">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a0xad2o0dpafeffapx9vd05wxvvd99dzvp&quot;&gt;PhD&lt;record-ids&gt;&lt;item&gt;2&lt;/item&gt;&lt;item&gt;35&lt;/item&gt;&lt;item&gt;37&lt;/item&gt;&lt;item&gt;45&lt;/item&gt;&lt;item&gt;49&lt;/item&gt;&lt;item&gt;56&lt;/item&gt;&lt;item&gt;79&lt;/item&gt;&lt;item&gt;80&lt;/item&gt;&lt;item&gt;81&lt;/item&gt;&lt;item&gt;82&lt;/item&gt;&lt;item&gt;83&lt;/item&gt;&lt;item&gt;84&lt;/item&gt;&lt;item&gt;85&lt;/item&gt;&lt;item&gt;86&lt;/item&gt;&lt;item&gt;87&lt;/item&gt;&lt;item&gt;88&lt;/item&gt;&lt;item&gt;89&lt;/item&gt;&lt;item&gt;97&lt;/item&gt;&lt;item&gt;98&lt;/item&gt;&lt;item&gt;101&lt;/item&gt;&lt;/record-ids&gt;&lt;/item&gt;&lt;/Libraries&gt;"/>
  </w:docVars>
  <w:rsids>
    <w:rsidRoot w:val="005F3EF2"/>
    <w:rsid w:val="00024980"/>
    <w:rsid w:val="00056E0B"/>
    <w:rsid w:val="0009285A"/>
    <w:rsid w:val="000B06B6"/>
    <w:rsid w:val="000B3003"/>
    <w:rsid w:val="000F533E"/>
    <w:rsid w:val="00193CE1"/>
    <w:rsid w:val="001C7D3C"/>
    <w:rsid w:val="002B4E51"/>
    <w:rsid w:val="003215B7"/>
    <w:rsid w:val="003339B8"/>
    <w:rsid w:val="00371DB6"/>
    <w:rsid w:val="0040199D"/>
    <w:rsid w:val="00440B69"/>
    <w:rsid w:val="00526050"/>
    <w:rsid w:val="005755E5"/>
    <w:rsid w:val="005B62FD"/>
    <w:rsid w:val="005F198A"/>
    <w:rsid w:val="005F3EF2"/>
    <w:rsid w:val="0071018D"/>
    <w:rsid w:val="00733BBF"/>
    <w:rsid w:val="0073415C"/>
    <w:rsid w:val="00775FD2"/>
    <w:rsid w:val="007815C7"/>
    <w:rsid w:val="00816C44"/>
    <w:rsid w:val="00871416"/>
    <w:rsid w:val="00955FDC"/>
    <w:rsid w:val="009E7ECF"/>
    <w:rsid w:val="009F24A4"/>
    <w:rsid w:val="00AC7C0E"/>
    <w:rsid w:val="00E10B89"/>
    <w:rsid w:val="00E17661"/>
    <w:rsid w:val="00EE0297"/>
    <w:rsid w:val="00EF2CF5"/>
    <w:rsid w:val="58C328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A5622"/>
  <w15:docId w15:val="{88840903-65B1-4127-A8F8-DB94848835B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tblPr>
      <w:tblStyleRowBandSize w:val="1"/>
      <w:tblStyleColBandSize w:val="1"/>
      <w:tblCellMar>
        <w:left w:w="115" w:type="dxa"/>
        <w:right w:w="115" w:type="dxa"/>
      </w:tblCellMar>
    </w:tblPr>
  </w:style>
  <w:style w:type="table" w:styleId="a0" w:customStyle="1">
    <w:basedOn w:val="TableNormal"/>
    <w:tblPr>
      <w:tblStyleRowBandSize w:val="1"/>
      <w:tblStyleColBandSize w:val="1"/>
      <w:tblCellMar>
        <w:left w:w="115" w:type="dxa"/>
        <w:right w:w="115" w:type="dxa"/>
      </w:tblCellMar>
    </w:tblPr>
  </w:style>
  <w:style w:type="table" w:styleId="a1" w:customStyle="1">
    <w:basedOn w:val="TableNormal"/>
    <w:tblPr>
      <w:tblStyleRowBandSize w:val="1"/>
      <w:tblStyleColBandSize w:val="1"/>
      <w:tblCellMar>
        <w:left w:w="115" w:type="dxa"/>
        <w:right w:w="115" w:type="dxa"/>
      </w:tblCellMar>
    </w:tblPr>
  </w:style>
  <w:style w:type="table" w:styleId="a2" w:customStyle="1">
    <w:basedOn w:val="TableNormal"/>
    <w:tblPr>
      <w:tblStyleRowBandSize w:val="1"/>
      <w:tblStyleColBandSize w:val="1"/>
      <w:tblCellMar>
        <w:top w:w="15" w:type="dxa"/>
        <w:left w:w="15" w:type="dxa"/>
        <w:bottom w:w="15" w:type="dxa"/>
        <w:right w:w="15" w:type="dxa"/>
      </w:tblCellMar>
    </w:tblPr>
  </w:style>
  <w:style w:type="paragraph" w:styleId="EndNoteBibliographyTitle" w:customStyle="1">
    <w:name w:val="EndNote Bibliography Title"/>
    <w:basedOn w:val="Normal"/>
    <w:link w:val="EndNoteBibliographyTitleChar"/>
    <w:rsid w:val="000F533E"/>
    <w:pPr>
      <w:tabs>
        <w:tab w:val="left" w:pos="426"/>
      </w:tabs>
      <w:jc w:val="center"/>
    </w:pPr>
    <w:rPr>
      <w:noProof/>
      <w:lang w:val="en-US"/>
    </w:rPr>
  </w:style>
  <w:style w:type="character" w:styleId="EndNoteBibliographyTitleChar" w:customStyle="1">
    <w:name w:val="EndNote Bibliography Title Char"/>
    <w:basedOn w:val="DefaultParagraphFont"/>
    <w:link w:val="EndNoteBibliographyTitle"/>
    <w:rsid w:val="000F533E"/>
    <w:rPr>
      <w:noProof/>
      <w:lang w:val="en-US"/>
    </w:rPr>
  </w:style>
  <w:style w:type="paragraph" w:styleId="EndNoteBibliography" w:customStyle="1">
    <w:name w:val="EndNote Bibliography"/>
    <w:basedOn w:val="Normal"/>
    <w:link w:val="EndNoteBibliographyChar"/>
    <w:rsid w:val="000F533E"/>
    <w:pPr>
      <w:tabs>
        <w:tab w:val="left" w:pos="426"/>
      </w:tabs>
    </w:pPr>
    <w:rPr>
      <w:noProof/>
      <w:lang w:val="en-US"/>
    </w:rPr>
  </w:style>
  <w:style w:type="character" w:styleId="EndNoteBibliographyChar" w:customStyle="1">
    <w:name w:val="EndNote Bibliography Char"/>
    <w:basedOn w:val="DefaultParagraphFont"/>
    <w:link w:val="EndNoteBibliography"/>
    <w:rsid w:val="000F533E"/>
    <w:rPr>
      <w:noProof/>
      <w:lang w:val="en-US"/>
    </w:rPr>
  </w:style>
  <w:style w:type="character" w:styleId="Hyperlink">
    <w:name w:val="Hyperlink"/>
    <w:basedOn w:val="DefaultParagraphFont"/>
    <w:uiPriority w:val="99"/>
    <w:unhideWhenUsed/>
    <w:rsid w:val="000F533E"/>
    <w:rPr>
      <w:color w:val="0000FF" w:themeColor="hyperlink"/>
      <w:u w:val="single"/>
    </w:rPr>
  </w:style>
  <w:style w:type="character" w:styleId="UnresolvedMention">
    <w:name w:val="Unresolved Mention"/>
    <w:basedOn w:val="DefaultParagraphFont"/>
    <w:uiPriority w:val="99"/>
    <w:semiHidden/>
    <w:unhideWhenUsed/>
    <w:rsid w:val="000F533E"/>
    <w:rPr>
      <w:color w:val="605E5C"/>
      <w:shd w:val="clear" w:color="auto" w:fill="E1DFDD"/>
    </w:rPr>
  </w:style>
  <w:style w:type="paragraph" w:styleId="Caption">
    <w:name w:val="caption"/>
    <w:basedOn w:val="Normal"/>
    <w:next w:val="Normal"/>
    <w:uiPriority w:val="35"/>
    <w:unhideWhenUsed/>
    <w:qFormat/>
    <w:rsid w:val="003215B7"/>
    <w:pPr>
      <w:spacing w:after="200"/>
    </w:pPr>
    <w:rPr>
      <w:i/>
      <w:iCs/>
      <w:color w:val="1F497D" w:themeColor="text2"/>
      <w:sz w:val="18"/>
      <w:szCs w:val="18"/>
    </w:rPr>
  </w:style>
  <w:style w:type="paragraph" w:styleId="ListParagraph">
    <w:name w:val="List Paragraph"/>
    <w:basedOn w:val="Normal"/>
    <w:uiPriority w:val="34"/>
    <w:qFormat/>
    <w:rsid w:val="0073415C"/>
    <w:pPr>
      <w:ind w:left="720"/>
      <w:contextualSpacing/>
    </w:pPr>
  </w:style>
  <w:style w:type="character" w:styleId="cf01" w:customStyle="1">
    <w:name w:val="cf01"/>
    <w:basedOn w:val="DefaultParagraphFont"/>
    <w:rsid w:val="00871416"/>
    <w:rPr>
      <w:rFonts w:hint="default" w:ascii="Segoe UI" w:hAnsi="Segoe UI" w:cs="Segoe UI"/>
      <w:sz w:val="18"/>
      <w:szCs w:val="18"/>
    </w:rPr>
  </w:style>
  <w:style w:type="paragraph" w:styleId="pf0" w:customStyle="1">
    <w:name w:val="pf0"/>
    <w:basedOn w:val="Normal"/>
    <w:rsid w:val="00871416"/>
    <w:pPr>
      <w:spacing w:before="100" w:beforeAutospacing="1" w:after="100" w:afterAutospacing="1"/>
    </w:pPr>
    <w:rPr>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280108">
      <w:bodyDiv w:val="1"/>
      <w:marLeft w:val="0"/>
      <w:marRight w:val="0"/>
      <w:marTop w:val="0"/>
      <w:marBottom w:val="0"/>
      <w:divBdr>
        <w:top w:val="none" w:sz="0" w:space="0" w:color="auto"/>
        <w:left w:val="none" w:sz="0" w:space="0" w:color="auto"/>
        <w:bottom w:val="none" w:sz="0" w:space="0" w:color="auto"/>
        <w:right w:val="none" w:sz="0" w:space="0" w:color="auto"/>
      </w:divBdr>
      <w:divsChild>
        <w:div w:id="875043339">
          <w:marLeft w:val="0"/>
          <w:marRight w:val="0"/>
          <w:marTop w:val="0"/>
          <w:marBottom w:val="0"/>
          <w:divBdr>
            <w:top w:val="none" w:sz="0" w:space="0" w:color="auto"/>
            <w:left w:val="none" w:sz="0" w:space="0" w:color="auto"/>
            <w:bottom w:val="none" w:sz="0" w:space="0" w:color="auto"/>
            <w:right w:val="none" w:sz="0" w:space="0" w:color="auto"/>
          </w:divBdr>
        </w:div>
      </w:divsChild>
    </w:div>
    <w:div w:id="479929886">
      <w:bodyDiv w:val="1"/>
      <w:marLeft w:val="0"/>
      <w:marRight w:val="0"/>
      <w:marTop w:val="0"/>
      <w:marBottom w:val="0"/>
      <w:divBdr>
        <w:top w:val="none" w:sz="0" w:space="0" w:color="auto"/>
        <w:left w:val="none" w:sz="0" w:space="0" w:color="auto"/>
        <w:bottom w:val="none" w:sz="0" w:space="0" w:color="auto"/>
        <w:right w:val="none" w:sz="0" w:space="0" w:color="auto"/>
      </w:divBdr>
      <w:divsChild>
        <w:div w:id="1667437590">
          <w:marLeft w:val="0"/>
          <w:marRight w:val="0"/>
          <w:marTop w:val="0"/>
          <w:marBottom w:val="0"/>
          <w:divBdr>
            <w:top w:val="none" w:sz="0" w:space="0" w:color="auto"/>
            <w:left w:val="none" w:sz="0" w:space="0" w:color="auto"/>
            <w:bottom w:val="none" w:sz="0" w:space="0" w:color="auto"/>
            <w:right w:val="none" w:sz="0" w:space="0" w:color="auto"/>
          </w:divBdr>
        </w:div>
      </w:divsChild>
    </w:div>
    <w:div w:id="840588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footer" Target="footer1.xml" Id="rId13" /><Relationship Type="http://schemas.openxmlformats.org/officeDocument/2006/relationships/numbering" Target="numbering.xml" Id="rId3" /><Relationship Type="http://schemas.openxmlformats.org/officeDocument/2006/relationships/footnotes" Target="footnotes.xml" Id="rId7" /><Relationship Type="http://schemas.openxmlformats.org/officeDocument/2006/relationships/hyperlink" Target="https://doi.org/10.1002/ehf2.13360" TargetMode="Externa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image" Target="media/image3.png" Id="rId11" /><Relationship Type="http://schemas.openxmlformats.org/officeDocument/2006/relationships/settings" Target="settings.xml" Id="rId5" /><Relationship Type="http://schemas.openxmlformats.org/officeDocument/2006/relationships/theme" Target="theme/theme1.xml" Id="rId15" /><Relationship Type="http://schemas.openxmlformats.org/officeDocument/2006/relationships/image" Target="media/image2.png" Id="rId10" /><Relationship Type="http://schemas.openxmlformats.org/officeDocument/2006/relationships/styles" Target="styles.xml" Id="rId4" /><Relationship Type="http://schemas.openxmlformats.org/officeDocument/2006/relationships/image" Target="media/image1.png" Id="rId9" /><Relationship Type="http://schemas.openxmlformats.org/officeDocument/2006/relationships/fontTable" Target="fontTable.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qpGoXS5jSTCNcrTQBQ06ghY1sAA==">CgMxLjAyCWguMnM4ZXlvMTIIaC5namRneHMyCWguMzBqMHpsbDIJaC4xZm9iOXRlMgloLjN6bnlzaDcyCWguMmV0OTJwMDIIaC50eWpjd3QyCWguM2R5NnZrbTIJaC4xdDNoNXNmMgloLjRkMzRvZzg4AHIhMUJxM29RLWNveWt5bmx4S29PUXlSVWpyUmptdHhEVWV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DDBB83-3CDC-4DA7-90F1-1364AD73E67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Tim</dc:creator>
  <lastModifiedBy>Timothy Scully</lastModifiedBy>
  <revision>21</revision>
  <dcterms:created xsi:type="dcterms:W3CDTF">2024-02-24T05:04:00.0000000Z</dcterms:created>
  <dcterms:modified xsi:type="dcterms:W3CDTF">2024-04-04T00:27:06.0881691Z</dcterms:modified>
</coreProperties>
</file>